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F86F4A" w14:textId="77777777"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proofErr w:type="spellStart"/>
      <w:r w:rsidRPr="00403721">
        <w:rPr>
          <w:rFonts w:ascii="Times New Roman" w:hAnsi="Times New Roman" w:cs="Times New Roman"/>
          <w:b/>
          <w:sz w:val="22"/>
        </w:rPr>
        <w:t>Ilhan</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a</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Jaesung</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b</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Dongmin</w:t>
      </w:r>
      <w:proofErr w:type="spellEnd"/>
      <w:r w:rsidR="00BD6A7F"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Kim</w:t>
      </w:r>
      <w:r w:rsidR="003F7D72" w:rsidRPr="00403721">
        <w:rPr>
          <w:rFonts w:ascii="Times New Roman" w:hAnsi="Times New Roman" w:cs="Times New Roman"/>
          <w:b/>
          <w:sz w:val="22"/>
          <w:vertAlign w:val="superscript"/>
        </w:rPr>
        <w:t>c</w:t>
      </w:r>
      <w:proofErr w:type="spellEnd"/>
      <w:r w:rsidRPr="00403721">
        <w:rPr>
          <w:rFonts w:ascii="Times New Roman" w:hAnsi="Times New Roman" w:cs="Times New Roman"/>
          <w:b/>
          <w:sz w:val="22"/>
        </w:rPr>
        <w:t xml:space="preserve">, </w:t>
      </w:r>
      <w:r w:rsidR="00E42F21" w:rsidRPr="00403721">
        <w:rPr>
          <w:rFonts w:ascii="Times New Roman" w:hAnsi="Times New Roman" w:cs="Times New Roman"/>
          <w:b/>
          <w:sz w:val="22"/>
        </w:rPr>
        <w:t xml:space="preserve">Ina </w:t>
      </w:r>
      <w:proofErr w:type="spellStart"/>
      <w:r w:rsidR="00E42F21" w:rsidRPr="00403721">
        <w:rPr>
          <w:rFonts w:ascii="Times New Roman" w:hAnsi="Times New Roman" w:cs="Times New Roman"/>
          <w:b/>
          <w:sz w:val="22"/>
        </w:rPr>
        <w:t>Youn</w:t>
      </w:r>
      <w:r w:rsidR="00E42F21" w:rsidRPr="00403721">
        <w:rPr>
          <w:rFonts w:ascii="Times New Roman" w:hAnsi="Times New Roman" w:cs="Times New Roman"/>
          <w:b/>
          <w:sz w:val="22"/>
          <w:vertAlign w:val="superscript"/>
        </w:rPr>
        <w:t>d</w:t>
      </w:r>
      <w:proofErr w:type="spellEnd"/>
      <w:r w:rsidR="00E42F21" w:rsidRPr="00403721">
        <w:rPr>
          <w:rFonts w:ascii="Times New Roman" w:hAnsi="Times New Roman" w:cs="Times New Roman"/>
          <w:b/>
          <w:sz w:val="22"/>
        </w:rPr>
        <w:t xml:space="preserve">, </w:t>
      </w:r>
      <w:proofErr w:type="spellStart"/>
      <w:r w:rsidR="00C36362" w:rsidRPr="00403721">
        <w:rPr>
          <w:rFonts w:ascii="Times New Roman" w:hAnsi="Times New Roman" w:cs="Times New Roman"/>
          <w:b/>
          <w:sz w:val="22"/>
        </w:rPr>
        <w:t>Hyodong</w:t>
      </w:r>
      <w:proofErr w:type="spellEnd"/>
      <w:r w:rsidR="00C36362" w:rsidRPr="00403721">
        <w:rPr>
          <w:rFonts w:ascii="Times New Roman" w:hAnsi="Times New Roman" w:cs="Times New Roman"/>
          <w:b/>
          <w:sz w:val="22"/>
        </w:rPr>
        <w:t xml:space="preserve"> </w:t>
      </w:r>
      <w:proofErr w:type="spellStart"/>
      <w:r w:rsidR="00C36362" w:rsidRPr="00403721">
        <w:rPr>
          <w:rFonts w:ascii="Times New Roman" w:hAnsi="Times New Roman" w:cs="Times New Roman"/>
          <w:b/>
          <w:sz w:val="22"/>
        </w:rPr>
        <w:t>Kim</w:t>
      </w:r>
      <w:r w:rsidRPr="00403721">
        <w:rPr>
          <w:rFonts w:ascii="Times New Roman" w:hAnsi="Times New Roman" w:cs="Times New Roman"/>
          <w:b/>
          <w:sz w:val="22"/>
          <w:vertAlign w:val="superscript"/>
        </w:rPr>
        <w:t>a</w:t>
      </w:r>
      <w:proofErr w:type="spellEnd"/>
      <w:r w:rsidRPr="00403721">
        <w:rPr>
          <w:rFonts w:ascii="Times New Roman" w:hAnsi="Times New Roman" w:cs="Times New Roman"/>
          <w:b/>
          <w:sz w:val="22"/>
        </w:rPr>
        <w:t xml:space="preserve">, Michelle </w:t>
      </w:r>
      <w:proofErr w:type="spellStart"/>
      <w:r w:rsidRPr="00403721">
        <w:rPr>
          <w:rFonts w:ascii="Times New Roman" w:hAnsi="Times New Roman" w:cs="Times New Roman"/>
          <w:b/>
          <w:sz w:val="22"/>
        </w:rPr>
        <w:t>Youn</w:t>
      </w:r>
      <w:r w:rsidRPr="00403721">
        <w:rPr>
          <w:rFonts w:ascii="Times New Roman" w:hAnsi="Times New Roman" w:cs="Times New Roman"/>
          <w:b/>
          <w:sz w:val="22"/>
          <w:vertAlign w:val="superscript"/>
        </w:rPr>
        <w:t>a</w:t>
      </w:r>
      <w:proofErr w:type="spellEnd"/>
      <w:r w:rsidRPr="00403721">
        <w:rPr>
          <w:rFonts w:ascii="Times New Roman" w:hAnsi="Times New Roman" w:cs="Times New Roman"/>
          <w:b/>
          <w:sz w:val="22"/>
        </w:rPr>
        <w:t xml:space="preserve">, </w:t>
      </w:r>
      <w:r w:rsidR="000F2990" w:rsidRPr="00403721">
        <w:rPr>
          <w:rFonts w:ascii="Times New Roman" w:hAnsi="Times New Roman" w:cs="Times New Roman"/>
          <w:b/>
          <w:sz w:val="22"/>
        </w:rPr>
        <w:t xml:space="preserve">Jun </w:t>
      </w:r>
      <w:proofErr w:type="spellStart"/>
      <w:r w:rsidR="000F2990" w:rsidRPr="00403721">
        <w:rPr>
          <w:rFonts w:ascii="Times New Roman" w:hAnsi="Times New Roman" w:cs="Times New Roman"/>
          <w:b/>
          <w:sz w:val="22"/>
        </w:rPr>
        <w:t>Hee</w:t>
      </w:r>
      <w:proofErr w:type="spellEnd"/>
      <w:r w:rsidR="000F2990" w:rsidRPr="00403721">
        <w:rPr>
          <w:rFonts w:ascii="Times New Roman" w:hAnsi="Times New Roman" w:cs="Times New Roman"/>
          <w:b/>
          <w:sz w:val="22"/>
        </w:rPr>
        <w:t xml:space="preserve"> </w:t>
      </w:r>
      <w:proofErr w:type="spellStart"/>
      <w:r w:rsidR="000F2990" w:rsidRPr="00403721">
        <w:rPr>
          <w:rFonts w:ascii="Times New Roman" w:hAnsi="Times New Roman" w:cs="Times New Roman"/>
          <w:b/>
          <w:sz w:val="22"/>
        </w:rPr>
        <w:t>Won</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Cho </w:t>
      </w:r>
      <w:proofErr w:type="spellStart"/>
      <w:r w:rsidRPr="00403721">
        <w:rPr>
          <w:rFonts w:ascii="Times New Roman" w:hAnsi="Times New Roman" w:cs="Times New Roman"/>
          <w:b/>
          <w:sz w:val="22"/>
        </w:rPr>
        <w:t>Woosup</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uh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Myong</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Kim </w:t>
      </w:r>
      <w:proofErr w:type="spellStart"/>
      <w:r w:rsidRPr="00403721">
        <w:rPr>
          <w:rFonts w:ascii="Times New Roman" w:hAnsi="Times New Roman" w:cs="Times New Roman"/>
          <w:b/>
          <w:sz w:val="22"/>
        </w:rPr>
        <w:t>sehoon</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w:t>
      </w:r>
      <w:proofErr w:type="spellStart"/>
      <w:r w:rsidR="00E23B5A" w:rsidRPr="00403721">
        <w:rPr>
          <w:rFonts w:ascii="Times New Roman" w:hAnsi="Times New Roman" w:cs="Times New Roman"/>
          <w:b/>
          <w:sz w:val="22"/>
        </w:rPr>
        <w:t>Ri</w:t>
      </w:r>
      <w:proofErr w:type="spellEnd"/>
      <w:r w:rsidR="00E23B5A" w:rsidRPr="00403721">
        <w:rPr>
          <w:rFonts w:ascii="Times New Roman" w:hAnsi="Times New Roman" w:cs="Times New Roman"/>
          <w:b/>
          <w:sz w:val="22"/>
        </w:rPr>
        <w:t xml:space="preserve">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 xml:space="preserve">Sung-Min </w:t>
      </w:r>
      <w:proofErr w:type="spellStart"/>
      <w:r w:rsidR="00BD6A7F"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f</w:t>
      </w:r>
      <w:proofErr w:type="spellEnd"/>
      <w:r w:rsidR="00BD6A7F"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wangso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g</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Seung</w:t>
      </w:r>
      <w:proofErr w:type="spellEnd"/>
      <w:r w:rsidRPr="00403721">
        <w:rPr>
          <w:rFonts w:ascii="Times New Roman" w:hAnsi="Times New Roman" w:cs="Times New Roman"/>
          <w:b/>
          <w:sz w:val="22"/>
        </w:rPr>
        <w:t xml:space="preserve">-Bo </w:t>
      </w:r>
      <w:proofErr w:type="spellStart"/>
      <w:r w:rsidRPr="00403721">
        <w:rPr>
          <w:rFonts w:ascii="Times New Roman" w:hAnsi="Times New Roman" w:cs="Times New Roman"/>
          <w:b/>
          <w:sz w:val="22"/>
        </w:rPr>
        <w:t>Lee</w:t>
      </w:r>
      <w:r w:rsidR="00E42F21" w:rsidRPr="00403721">
        <w:rPr>
          <w:rFonts w:ascii="Times New Roman" w:hAnsi="Times New Roman" w:cs="Times New Roman"/>
          <w:b/>
          <w:sz w:val="22"/>
          <w:vertAlign w:val="superscript"/>
        </w:rPr>
        <w:t>h</w:t>
      </w:r>
      <w:proofErr w:type="spellEnd"/>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 xml:space="preserve">and </w:t>
      </w:r>
      <w:proofErr w:type="spellStart"/>
      <w:r w:rsidRPr="00403721">
        <w:rPr>
          <w:rFonts w:ascii="Times New Roman" w:hAnsi="Times New Roman" w:cs="Times New Roman"/>
          <w:b/>
          <w:sz w:val="22"/>
        </w:rPr>
        <w:t>Keewon</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e</w:t>
      </w:r>
      <w:proofErr w:type="spellEnd"/>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proofErr w:type="gramStart"/>
      <w:r w:rsidRPr="00403721">
        <w:rPr>
          <w:rFonts w:ascii="Times New Roman" w:hAnsi="Times New Roman" w:cs="Times New Roman"/>
          <w:sz w:val="22"/>
          <w:vertAlign w:val="superscript"/>
        </w:rPr>
        <w:t>a</w:t>
      </w:r>
      <w:proofErr w:type="gramEnd"/>
      <w:r w:rsidRPr="00403721">
        <w:rPr>
          <w:rFonts w:ascii="Times New Roman" w:hAnsi="Times New Roman" w:cs="Times New Roman"/>
          <w:sz w:val="22"/>
          <w:vertAlign w:val="superscript"/>
        </w:rPr>
        <w:t xml:space="preserve"> </w:t>
      </w:r>
      <w:r w:rsidRPr="00403721">
        <w:rPr>
          <w:rFonts w:ascii="Times New Roman" w:hAnsi="Times New Roman" w:cs="Times New Roman"/>
          <w:sz w:val="22"/>
        </w:rPr>
        <w:t xml:space="preserve">Department of Neurology, </w:t>
      </w:r>
      <w:proofErr w:type="spellStart"/>
      <w:r w:rsidRPr="00403721">
        <w:rPr>
          <w:rFonts w:ascii="Times New Roman" w:hAnsi="Times New Roman" w:cs="Times New Roman"/>
          <w:sz w:val="22"/>
        </w:rPr>
        <w:t>Nowon</w:t>
      </w:r>
      <w:proofErr w:type="spellEnd"/>
      <w:r w:rsidRPr="00403721">
        <w:rPr>
          <w:rFonts w:ascii="Times New Roman" w:hAnsi="Times New Roman" w:cs="Times New Roman"/>
          <w:sz w:val="22"/>
        </w:rPr>
        <w:t xml:space="preserve"> </w:t>
      </w:r>
      <w:proofErr w:type="spellStart"/>
      <w:r w:rsidRPr="00403721">
        <w:rPr>
          <w:rFonts w:ascii="Times New Roman" w:hAnsi="Times New Roman" w:cs="Times New Roman"/>
          <w:sz w:val="22"/>
        </w:rPr>
        <w:t>Eulji</w:t>
      </w:r>
      <w:proofErr w:type="spellEnd"/>
      <w:r w:rsidRPr="00403721">
        <w:rPr>
          <w:rFonts w:ascii="Times New Roman" w:hAnsi="Times New Roman" w:cs="Times New Roman"/>
          <w:sz w:val="22"/>
        </w:rPr>
        <w:t xml:space="preserve"> Medical Center, </w:t>
      </w:r>
      <w:proofErr w:type="spellStart"/>
      <w:r w:rsidRPr="00403721">
        <w:rPr>
          <w:rFonts w:ascii="Times New Roman" w:hAnsi="Times New Roman" w:cs="Times New Roman"/>
          <w:sz w:val="22"/>
        </w:rPr>
        <w:t>Eulji</w:t>
      </w:r>
      <w:proofErr w:type="spellEnd"/>
      <w:r w:rsidRPr="00403721">
        <w:rPr>
          <w:rFonts w:ascii="Times New Roman" w:hAnsi="Times New Roman" w:cs="Times New Roman"/>
          <w:sz w:val="22"/>
        </w:rPr>
        <w:t xml:space="preserve">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proofErr w:type="gramStart"/>
      <w:r w:rsidRPr="00403721">
        <w:rPr>
          <w:rFonts w:ascii="Times New Roman" w:hAnsi="Times New Roman" w:cs="Times New Roman"/>
          <w:sz w:val="22"/>
          <w:vertAlign w:val="superscript"/>
        </w:rPr>
        <w:t>b</w:t>
      </w:r>
      <w:proofErr w:type="gramEnd"/>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proofErr w:type="gramStart"/>
      <w:r w:rsidRPr="00403721">
        <w:rPr>
          <w:rFonts w:ascii="Times New Roman" w:hAnsi="Times New Roman" w:cs="Times New Roman"/>
          <w:sz w:val="22"/>
          <w:vertAlign w:val="superscript"/>
        </w:rPr>
        <w:t>c</w:t>
      </w:r>
      <w:proofErr w:type="gramEnd"/>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proofErr w:type="gramStart"/>
      <w:r w:rsidRPr="00403721">
        <w:rPr>
          <w:rFonts w:ascii="Times New Roman" w:hAnsi="Times New Roman" w:cs="Times New Roman"/>
          <w:sz w:val="22"/>
          <w:vertAlign w:val="superscript"/>
        </w:rPr>
        <w:t>d</w:t>
      </w:r>
      <w:proofErr w:type="gramEnd"/>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proofErr w:type="gramStart"/>
      <w:r w:rsidRPr="00403721">
        <w:rPr>
          <w:rFonts w:ascii="Times New Roman" w:hAnsi="Times New Roman" w:cs="Times New Roman"/>
          <w:sz w:val="22"/>
          <w:vertAlign w:val="superscript"/>
        </w:rPr>
        <w:t>e</w:t>
      </w:r>
      <w:proofErr w:type="gramEnd"/>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proofErr w:type="gramStart"/>
      <w:r w:rsidRPr="00403721">
        <w:rPr>
          <w:rFonts w:ascii="Times New Roman" w:hAnsi="Times New Roman" w:cs="Times New Roman"/>
          <w:sz w:val="22"/>
          <w:vertAlign w:val="superscript"/>
        </w:rPr>
        <w:t>g</w:t>
      </w:r>
      <w:proofErr w:type="gramEnd"/>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proofErr w:type="gramStart"/>
      <w:r w:rsidRPr="00403721">
        <w:rPr>
          <w:rFonts w:ascii="Times New Roman" w:hAnsi="Times New Roman" w:cs="Times New Roman"/>
          <w:sz w:val="22"/>
          <w:vertAlign w:val="superscript"/>
        </w:rPr>
        <w:t>h</w:t>
      </w:r>
      <w:proofErr w:type="gramEnd"/>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proofErr w:type="spellStart"/>
      <w:r w:rsidRPr="00403721">
        <w:rPr>
          <w:rFonts w:ascii="Times New Roman" w:hAnsi="Times New Roman" w:cs="Times New Roman"/>
          <w:sz w:val="24"/>
          <w:szCs w:val="24"/>
        </w:rPr>
        <w:t>Keewon</w:t>
      </w:r>
      <w:proofErr w:type="spellEnd"/>
      <w:r w:rsidRPr="00403721">
        <w:rPr>
          <w:rFonts w:ascii="Times New Roman" w:hAnsi="Times New Roman" w:cs="Times New Roman"/>
          <w:sz w:val="24"/>
          <w:szCs w:val="24"/>
        </w:rPr>
        <w:t xml:space="preserve">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 xml:space="preserve">Department of Rehabilitation Medicine, Seoul National University Hospital, 101, </w:t>
      </w:r>
      <w:proofErr w:type="spellStart"/>
      <w:r w:rsidRPr="00403721">
        <w:rPr>
          <w:rFonts w:ascii="Times New Roman" w:hAnsi="Times New Roman" w:cs="Times New Roman"/>
          <w:sz w:val="24"/>
          <w:szCs w:val="24"/>
        </w:rPr>
        <w:t>Daehak-ro</w:t>
      </w:r>
      <w:proofErr w:type="spellEnd"/>
      <w:r w:rsidRPr="00403721">
        <w:rPr>
          <w:rFonts w:ascii="Times New Roman" w:hAnsi="Times New Roman" w:cs="Times New Roman"/>
          <w:sz w:val="24"/>
          <w:szCs w:val="24"/>
        </w:rPr>
        <w:t xml:space="preserve">, </w:t>
      </w:r>
      <w:proofErr w:type="spellStart"/>
      <w:r w:rsidRPr="00403721">
        <w:rPr>
          <w:rFonts w:ascii="Times New Roman" w:hAnsi="Times New Roman" w:cs="Times New Roman"/>
          <w:sz w:val="24"/>
          <w:szCs w:val="24"/>
        </w:rPr>
        <w:t>Jongno-gu</w:t>
      </w:r>
      <w:proofErr w:type="spellEnd"/>
      <w:r w:rsidRPr="00403721">
        <w:rPr>
          <w:rFonts w:ascii="Times New Roman" w:hAnsi="Times New Roman" w:cs="Times New Roman"/>
          <w:sz w:val="24"/>
          <w:szCs w:val="24"/>
        </w:rPr>
        <w:t>,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proofErr w:type="spellStart"/>
      <w:r w:rsidRPr="00403721">
        <w:rPr>
          <w:rFonts w:ascii="Times New Roman" w:hAnsi="Times New Roman" w:cs="Times New Roman"/>
          <w:sz w:val="24"/>
          <w:szCs w:val="24"/>
        </w:rPr>
        <w:t>Seung</w:t>
      </w:r>
      <w:proofErr w:type="spellEnd"/>
      <w:r w:rsidRPr="00403721">
        <w:rPr>
          <w:rFonts w:ascii="Times New Roman" w:hAnsi="Times New Roman" w:cs="Times New Roman"/>
          <w:sz w:val="24"/>
          <w:szCs w:val="24"/>
        </w:rPr>
        <w:t>-Bo Lee, PhD</w:t>
      </w:r>
    </w:p>
    <w:p w14:paraId="4272644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 xml:space="preserve">Seoul National University Hospital, Office of Hospital Information, 101, </w:t>
      </w:r>
      <w:proofErr w:type="spellStart"/>
      <w:r w:rsidRPr="00403721">
        <w:rPr>
          <w:rFonts w:ascii="Times New Roman" w:hAnsi="Times New Roman" w:cs="Times New Roman"/>
          <w:sz w:val="24"/>
          <w:szCs w:val="24"/>
        </w:rPr>
        <w:t>Daehak-ro</w:t>
      </w:r>
      <w:proofErr w:type="spellEnd"/>
      <w:r w:rsidRPr="00403721">
        <w:rPr>
          <w:rFonts w:ascii="Times New Roman" w:hAnsi="Times New Roman" w:cs="Times New Roman"/>
          <w:sz w:val="24"/>
          <w:szCs w:val="24"/>
        </w:rPr>
        <w:t xml:space="preserve">, </w:t>
      </w:r>
      <w:proofErr w:type="spellStart"/>
      <w:r w:rsidRPr="00403721">
        <w:rPr>
          <w:rFonts w:ascii="Times New Roman" w:hAnsi="Times New Roman" w:cs="Times New Roman"/>
          <w:sz w:val="24"/>
          <w:szCs w:val="24"/>
        </w:rPr>
        <w:t>Jongno-gu</w:t>
      </w:r>
      <w:proofErr w:type="spellEnd"/>
      <w:r w:rsidRPr="00403721">
        <w:rPr>
          <w:rFonts w:ascii="Times New Roman" w:hAnsi="Times New Roman" w:cs="Times New Roman"/>
          <w:sz w:val="24"/>
          <w:szCs w:val="24"/>
        </w:rPr>
        <w:t>, Seoul, Republic of Korea</w:t>
      </w:r>
    </w:p>
    <w:p w14:paraId="397E92B9" w14:textId="77777777" w:rsidR="00D30007" w:rsidRPr="00403721" w:rsidRDefault="00D30007" w:rsidP="00D30007">
      <w:pPr>
        <w:wordWrap/>
        <w:spacing w:line="480" w:lineRule="auto"/>
        <w:rPr>
          <w:rFonts w:ascii="Times New Roman" w:hAnsi="Times New Roman" w:cs="Times New Roman"/>
          <w:sz w:val="24"/>
          <w:szCs w:val="24"/>
          <w:highlight w:val="yellow"/>
        </w:rPr>
      </w:pPr>
      <w:r w:rsidRPr="00403721">
        <w:rPr>
          <w:rFonts w:ascii="Times New Roman" w:hAnsi="Times New Roman" w:cs="Times New Roman"/>
          <w:sz w:val="24"/>
          <w:szCs w:val="24"/>
          <w:highlight w:val="yellow"/>
        </w:rPr>
        <w:t>Tel: +82-2-2072-</w:t>
      </w:r>
    </w:p>
    <w:p w14:paraId="47CF984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highlight w:val="yellow"/>
        </w:rPr>
        <w:t>Fax: +82-2-</w:t>
      </w:r>
      <w:r w:rsidRPr="00403721">
        <w:rPr>
          <w:rFonts w:ascii="Times New Roman" w:hAnsi="Times New Roman" w:cs="Times New Roman"/>
          <w:sz w:val="24"/>
          <w:szCs w:val="24"/>
        </w:rPr>
        <w:t xml:space="preserve"> </w:t>
      </w:r>
    </w:p>
    <w:p w14:paraId="0210AF50" w14:textId="77777777"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E-mail: koreateam23@korea.ac.kr</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proofErr w:type="spellStart"/>
      <w:r w:rsidR="00947BE7" w:rsidRPr="00403721">
        <w:rPr>
          <w:rFonts w:ascii="Times New Roman" w:hAnsi="Times New Roman" w:cs="Times New Roman"/>
          <w:sz w:val="22"/>
        </w:rPr>
        <w:t>nEMG</w:t>
      </w:r>
      <w:proofErr w:type="spellEnd"/>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w:t>
      </w:r>
      <w:proofErr w:type="gramStart"/>
      <w:r w:rsidR="00345BF3">
        <w:rPr>
          <w:rFonts w:ascii="Times New Roman" w:hAnsi="Times New Roman" w:cs="Times New Roman"/>
          <w:sz w:val="22"/>
        </w:rPr>
        <w:t>It</w:t>
      </w:r>
      <w:proofErr w:type="gramEnd"/>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proofErr w:type="spellStart"/>
      <w:r w:rsidR="00947BE7" w:rsidRPr="00403721">
        <w:rPr>
          <w:rFonts w:ascii="Times New Roman" w:hAnsi="Times New Roman" w:cs="Times New Roman"/>
          <w:sz w:val="22"/>
        </w:rPr>
        <w:t>nEMG</w:t>
      </w:r>
      <w:proofErr w:type="spellEnd"/>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proofErr w:type="spellStart"/>
      <w:r w:rsidR="00947BE7" w:rsidRPr="00403721">
        <w:rPr>
          <w:rFonts w:ascii="Times New Roman" w:hAnsi="Times New Roman" w:cs="Times New Roman"/>
          <w:sz w:val="22"/>
        </w:rPr>
        <w:t>nEMG</w:t>
      </w:r>
      <w:proofErr w:type="spellEnd"/>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proofErr w:type="spellStart"/>
      <w:r w:rsidR="00947BE7" w:rsidRPr="00403721">
        <w:rPr>
          <w:rFonts w:ascii="Times New Roman" w:hAnsi="Times New Roman" w:cs="Times New Roman"/>
          <w:sz w:val="22"/>
        </w:rPr>
        <w:t>nEMG</w:t>
      </w:r>
      <w:proofErr w:type="spellEnd"/>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relies to a lot extent on proficiency of the examiner. Previous studies have reported that sensitivity of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proofErr w:type="gramStart"/>
      <w:r w:rsidRPr="00403721">
        <w:rPr>
          <w:rFonts w:ascii="Times New Roman" w:hAnsi="Times New Roman" w:cs="Times New Roman"/>
          <w:sz w:val="22"/>
        </w:rPr>
        <w:t>Additionally</w:t>
      </w:r>
      <w:proofErr w:type="gramEnd"/>
      <w:r w:rsidRPr="00403721">
        <w:rPr>
          <w:rFonts w:ascii="Times New Roman" w:hAnsi="Times New Roman" w:cs="Times New Roman"/>
          <w:sz w:val="22"/>
        </w:rPr>
        <w:t xml:space="preserve">, to recognize abnormalities of </w:t>
      </w:r>
      <w:proofErr w:type="spellStart"/>
      <w:r w:rsidR="00947BE7" w:rsidRPr="00403721">
        <w:rPr>
          <w:rFonts w:ascii="Times New Roman" w:hAnsi="Times New Roman" w:cs="Times New Roman"/>
          <w:sz w:val="22"/>
        </w:rPr>
        <w:t>nEMG</w:t>
      </w:r>
      <w:proofErr w:type="spellEnd"/>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for diagnosing it, the time it takes to interpret </w:t>
      </w:r>
      <w:proofErr w:type="gramStart"/>
      <w:r w:rsidRPr="00403721">
        <w:rPr>
          <w:rFonts w:ascii="Times New Roman" w:hAnsi="Times New Roman" w:cs="Times New Roman"/>
          <w:sz w:val="22"/>
        </w:rPr>
        <w:t>it,</w:t>
      </w:r>
      <w:proofErr w:type="gramEnd"/>
      <w:r w:rsidRPr="00403721">
        <w:rPr>
          <w:rFonts w:ascii="Times New Roman" w:hAnsi="Times New Roman" w:cs="Times New Roman"/>
          <w:sz w:val="22"/>
        </w:rPr>
        <w:t xml:space="preserve">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proofErr w:type="gramStart"/>
      <w:r w:rsidRPr="00403721">
        <w:rPr>
          <w:rFonts w:ascii="Times New Roman" w:hAnsi="Times New Roman" w:cs="Times New Roman"/>
          <w:sz w:val="22"/>
        </w:rPr>
        <w:t>A</w:t>
      </w:r>
      <w:proofErr w:type="gramEnd"/>
      <w:r w:rsidRPr="00403721">
        <w:rPr>
          <w:rFonts w:ascii="Times New Roman" w:hAnsi="Times New Roman" w:cs="Times New Roman"/>
          <w:sz w:val="22"/>
        </w:rPr>
        <w:t xml:space="preserve"> new approach may be helpful in clinically diagnosing neuropathy or myopathy through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Recently, deep learning has been used to analyzing big data in many </w:t>
      </w:r>
      <w:proofErr w:type="gramStart"/>
      <w:r w:rsidRPr="00403721">
        <w:rPr>
          <w:rFonts w:ascii="Times New Roman" w:hAnsi="Times New Roman" w:cs="Times New Roman"/>
          <w:sz w:val="22"/>
        </w:rPr>
        <w:t>field</w:t>
      </w:r>
      <w:proofErr w:type="gramEnd"/>
      <w:r w:rsidRPr="00403721">
        <w:rPr>
          <w:rFonts w:ascii="Times New Roman" w:hAnsi="Times New Roman" w:cs="Times New Roman"/>
          <w:sz w:val="22"/>
        </w:rPr>
        <w:t>,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w:t>
      </w:r>
      <w:proofErr w:type="gramStart"/>
      <w:r w:rsidR="00D961E1" w:rsidRPr="00403721">
        <w:rPr>
          <w:rFonts w:ascii="Times New Roman" w:hAnsi="Times New Roman" w:cs="Times New Roman"/>
          <w:sz w:val="22"/>
        </w:rPr>
        <w:t>detect</w:t>
      </w:r>
      <w:proofErr w:type="gramEnd"/>
      <w:r w:rsidR="00D961E1" w:rsidRPr="00403721">
        <w:rPr>
          <w:rFonts w:ascii="Times New Roman" w:hAnsi="Times New Roman" w:cs="Times New Roman"/>
          <w:sz w:val="22"/>
        </w:rPr>
        <w:t xml:space="preserve">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proofErr w:type="spellStart"/>
      <w:r w:rsidR="00947BE7" w:rsidRPr="00403721">
        <w:rPr>
          <w:rFonts w:ascii="Times New Roman" w:hAnsi="Times New Roman" w:cs="Times New Roman"/>
          <w:sz w:val="22"/>
        </w:rPr>
        <w:t>nEMG</w:t>
      </w:r>
      <w:proofErr w:type="spellEnd"/>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proofErr w:type="spellStart"/>
      <w:r w:rsidR="00947BE7" w:rsidRPr="00403721">
        <w:rPr>
          <w:rFonts w:ascii="Times New Roman" w:hAnsi="Times New Roman" w:cs="Times New Roman"/>
          <w:sz w:val="22"/>
        </w:rPr>
        <w:t>nEMG</w:t>
      </w:r>
      <w:proofErr w:type="spellEnd"/>
      <w:r w:rsidR="00430AF7" w:rsidRPr="00403721">
        <w:rPr>
          <w:rFonts w:ascii="Times New Roman" w:hAnsi="Times New Roman" w:cs="Times New Roman"/>
          <w:sz w:val="22"/>
        </w:rPr>
        <w:t xml:space="preserve"> or needle </w:t>
      </w:r>
      <w:proofErr w:type="spellStart"/>
      <w:r w:rsidR="00947BE7" w:rsidRPr="00403721">
        <w:rPr>
          <w:rFonts w:ascii="Times New Roman" w:hAnsi="Times New Roman" w:cs="Times New Roman"/>
          <w:sz w:val="22"/>
        </w:rPr>
        <w:t>nEMG</w:t>
      </w:r>
      <w:proofErr w:type="spellEnd"/>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proofErr w:type="gramStart"/>
      <w:r w:rsidR="00D961E1" w:rsidRPr="00403721">
        <w:rPr>
          <w:rFonts w:ascii="Times New Roman" w:hAnsi="Times New Roman" w:cs="Times New Roman"/>
          <w:sz w:val="22"/>
        </w:rPr>
        <w:t>To</w:t>
      </w:r>
      <w:proofErr w:type="gramEnd"/>
      <w:r w:rsidR="00D961E1" w:rsidRPr="00403721">
        <w:rPr>
          <w:rFonts w:ascii="Times New Roman" w:hAnsi="Times New Roman" w:cs="Times New Roman"/>
          <w:sz w:val="22"/>
        </w:rPr>
        <w:t xml:space="preserve">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proofErr w:type="spellStart"/>
      <w:r w:rsidR="00947BE7" w:rsidRPr="00403721">
        <w:rPr>
          <w:rFonts w:ascii="Times New Roman" w:hAnsi="Times New Roman" w:cs="Times New Roman"/>
          <w:sz w:val="22"/>
        </w:rPr>
        <w:t>nEMG</w:t>
      </w:r>
      <w:proofErr w:type="spellEnd"/>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4E702863" w:rsidR="005C7009" w:rsidRPr="00FB25F5" w:rsidRDefault="005C7009"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kern w:val="0"/>
          <w:sz w:val="22"/>
        </w:rPr>
        <w:t xml:space="preserve">To overcome the limitations of </w:t>
      </w:r>
      <w:proofErr w:type="spellStart"/>
      <w:r w:rsidRPr="00403721">
        <w:rPr>
          <w:rFonts w:ascii="Times New Roman" w:hAnsi="Times New Roman" w:cs="Times New Roman"/>
          <w:kern w:val="0"/>
          <w:sz w:val="22"/>
        </w:rPr>
        <w:t>nEMG</w:t>
      </w:r>
      <w:proofErr w:type="spellEnd"/>
      <w:r w:rsidRPr="00403721">
        <w:rPr>
          <w:rFonts w:ascii="Times New Roman" w:hAnsi="Times New Roman" w:cs="Times New Roman"/>
          <w:kern w:val="0"/>
          <w:sz w:val="22"/>
        </w:rPr>
        <w:t>,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w:t>
      </w:r>
      <w:proofErr w:type="spellStart"/>
      <w:r w:rsidR="00E87BC0">
        <w:rPr>
          <w:rFonts w:ascii="Times New Roman" w:hAnsi="Times New Roman" w:cs="Times New Roman"/>
          <w:sz w:val="22"/>
        </w:rPr>
        <w:t>nEMG</w:t>
      </w:r>
      <w:proofErr w:type="spellEnd"/>
      <w:r w:rsidR="00E87BC0">
        <w:rPr>
          <w:rFonts w:ascii="Times New Roman" w:hAnsi="Times New Roman" w:cs="Times New Roman"/>
          <w:sz w:val="22"/>
        </w:rPr>
        <w:t xml:space="preserve"> analysis could lead to the development of faster and more accurate automated </w:t>
      </w:r>
      <w:proofErr w:type="spellStart"/>
      <w:r w:rsidR="00E87BC0">
        <w:rPr>
          <w:rFonts w:ascii="Times New Roman" w:hAnsi="Times New Roman" w:cs="Times New Roman"/>
          <w:sz w:val="22"/>
        </w:rPr>
        <w:t>nEMG</w:t>
      </w:r>
      <w:proofErr w:type="spellEnd"/>
      <w:r w:rsidR="00E87BC0">
        <w:rPr>
          <w:rFonts w:ascii="Times New Roman" w:hAnsi="Times New Roman" w:cs="Times New Roman"/>
          <w:sz w:val="22"/>
        </w:rPr>
        <w:t xml:space="preserve"> interpretation. </w:t>
      </w:r>
      <w:r w:rsidRPr="00403721">
        <w:rPr>
          <w:rFonts w:ascii="Times New Roman" w:hAnsi="Times New Roman" w:cs="Times New Roman"/>
          <w:sz w:val="22"/>
        </w:rPr>
        <w:t xml:space="preserve">We retrospectively reviewed </w:t>
      </w:r>
      <w:proofErr w:type="spellStart"/>
      <w:r w:rsidRPr="00403721">
        <w:rPr>
          <w:rFonts w:ascii="Times New Roman" w:hAnsi="Times New Roman" w:cs="Times New Roman"/>
          <w:sz w:val="22"/>
        </w:rPr>
        <w:t>nEMG</w:t>
      </w:r>
      <w:proofErr w:type="spellEnd"/>
      <w:r w:rsidRPr="00403721">
        <w:rPr>
          <w:rFonts w:ascii="Times New Roman" w:hAnsi="Times New Roman" w:cs="Times New Roman"/>
          <w:sz w:val="22"/>
        </w:rPr>
        <w:t xml:space="preserve">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 xml:space="preserve">ation results of </w:t>
      </w:r>
      <w:proofErr w:type="spellStart"/>
      <w:r w:rsidR="00DB50CE">
        <w:rPr>
          <w:rFonts w:ascii="Times New Roman" w:hAnsi="Times New Roman" w:cs="Times New Roman"/>
          <w:sz w:val="22"/>
        </w:rPr>
        <w:t>nEMG</w:t>
      </w:r>
      <w:proofErr w:type="spellEnd"/>
      <w:r w:rsidR="00DB50CE">
        <w:rPr>
          <w:rFonts w:ascii="Times New Roman" w:hAnsi="Times New Roman" w:cs="Times New Roman"/>
          <w:sz w:val="22"/>
        </w:rPr>
        <w:t xml:space="preserve">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7214B8">
      <w:pPr>
        <w:spacing w:line="480" w:lineRule="auto"/>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w:t>
      </w:r>
      <w:proofErr w:type="spellStart"/>
      <w:r w:rsidR="00E56B3B">
        <w:rPr>
          <w:rFonts w:ascii="Times New Roman" w:hAnsi="Times New Roman" w:cs="Times New Roman"/>
          <w:sz w:val="22"/>
        </w:rPr>
        <w:t>nEMG</w:t>
      </w:r>
      <w:proofErr w:type="spellEnd"/>
      <w:r w:rsidR="00E56B3B">
        <w:rPr>
          <w:rFonts w:ascii="Times New Roman" w:hAnsi="Times New Roman" w:cs="Times New Roman"/>
          <w:sz w:val="22"/>
        </w:rPr>
        <w:t xml:space="preserve">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7214B8">
      <w:pPr>
        <w:spacing w:line="480" w:lineRule="auto"/>
        <w:ind w:firstLineChars="50" w:firstLine="110"/>
        <w:rPr>
          <w:rFonts w:ascii="Times New Roman" w:hAnsi="Times New Roman" w:cs="Times New Roman"/>
          <w:sz w:val="22"/>
        </w:rPr>
      </w:pPr>
      <w:proofErr w:type="spellStart"/>
      <w:proofErr w:type="gramStart"/>
      <w:r w:rsidRPr="00403721">
        <w:rPr>
          <w:rFonts w:ascii="Times New Roman" w:hAnsi="Times New Roman" w:cs="Times New Roman"/>
          <w:sz w:val="22"/>
        </w:rPr>
        <w:t>nEMG</w:t>
      </w:r>
      <w:proofErr w:type="spellEnd"/>
      <w:proofErr w:type="gramEnd"/>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proofErr w:type="spellStart"/>
      <w:r w:rsidRPr="00403721">
        <w:rPr>
          <w:rFonts w:ascii="Times New Roman" w:hAnsi="Times New Roman" w:cs="Times New Roman"/>
          <w:sz w:val="22"/>
        </w:rPr>
        <w:t>nEMG</w:t>
      </w:r>
      <w:proofErr w:type="spellEnd"/>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59CC80" w:rsidR="008A2E28" w:rsidRDefault="00831750" w:rsidP="008B410B">
      <w:pPr>
        <w:spacing w:line="480" w:lineRule="auto"/>
        <w:ind w:firstLineChars="50" w:firstLine="110"/>
        <w:rPr>
          <w:rFonts w:ascii="Times New Roman" w:hAnsi="Times New Roman" w:cs="Times New Roman" w:hint="eastAsia"/>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p>
    <w:p w14:paraId="50A724CE" w14:textId="2D07E8F5" w:rsidR="00404151" w:rsidRPr="001A1955" w:rsidRDefault="00404151" w:rsidP="001A1955">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raw </w:t>
      </w:r>
      <w:proofErr w:type="spellStart"/>
      <w:r w:rsidRPr="00403721">
        <w:rPr>
          <w:rFonts w:ascii="Times New Roman" w:hAnsi="Times New Roman" w:cs="Times New Roman"/>
          <w:sz w:val="22"/>
        </w:rPr>
        <w:t>nEMG</w:t>
      </w:r>
      <w:proofErr w:type="spellEnd"/>
      <w:r w:rsidRPr="00403721">
        <w:rPr>
          <w:rFonts w:ascii="Times New Roman" w:hAnsi="Times New Roman" w:cs="Times New Roman"/>
          <w:sz w:val="22"/>
        </w:rPr>
        <w:t xml:space="preserve"> data, which was originally sampled at 48 kHz, was </w:t>
      </w:r>
      <w:proofErr w:type="spellStart"/>
      <w:r w:rsidRPr="00403721">
        <w:rPr>
          <w:rFonts w:ascii="Times New Roman" w:hAnsi="Times New Roman" w:cs="Times New Roman"/>
          <w:sz w:val="22"/>
        </w:rPr>
        <w:t>downsampled</w:t>
      </w:r>
      <w:proofErr w:type="spellEnd"/>
      <w:r w:rsidRPr="00403721">
        <w:rPr>
          <w:rFonts w:ascii="Times New Roman" w:hAnsi="Times New Roman" w:cs="Times New Roman"/>
          <w:sz w:val="22"/>
        </w:rPr>
        <w:t xml:space="preserve"> to 10 kHz to reduce computational complexity</w:t>
      </w:r>
      <w:r>
        <w:rPr>
          <w:rFonts w:ascii="Times New Roman" w:hAnsi="Times New Roman" w:cs="Times New Roman"/>
          <w:sz w:val="22"/>
        </w:rPr>
        <w:t>,</w:t>
      </w:r>
      <w:r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Pr>
          <w:rFonts w:ascii="Times New Roman" w:hAnsi="Times New Roman" w:cs="Times New Roman"/>
          <w:sz w:val="22"/>
        </w:rPr>
        <w:t xml:space="preserve">Dataset consisted of different numbers of muscle </w:t>
      </w:r>
      <w:proofErr w:type="spellStart"/>
      <w:r>
        <w:rPr>
          <w:rFonts w:ascii="Times New Roman" w:hAnsi="Times New Roman" w:cs="Times New Roman"/>
          <w:sz w:val="22"/>
        </w:rPr>
        <w:t>nEMG</w:t>
      </w:r>
      <w:proofErr w:type="spellEnd"/>
      <w:r>
        <w:rPr>
          <w:rFonts w:ascii="Times New Roman" w:hAnsi="Times New Roman" w:cs="Times New Roman"/>
          <w:sz w:val="22"/>
        </w:rPr>
        <w:t xml:space="preserve"> data because the number of muscles tested was different for each subject.</w:t>
      </w:r>
      <w:r>
        <w:rPr>
          <w:rFonts w:ascii="Times New Roman" w:hAnsi="Times New Roman" w:cs="Times New Roman" w:hint="eastAsia"/>
          <w:sz w:val="22"/>
        </w:rPr>
        <w:t xml:space="preserve"> </w:t>
      </w:r>
      <w:r w:rsidRPr="00403721">
        <w:rPr>
          <w:rFonts w:ascii="Times New Roman" w:hAnsi="Times New Roman" w:cs="Times New Roman"/>
          <w:sz w:val="22"/>
        </w:rPr>
        <w:t xml:space="preserve">After slicing, total segments were composed of 2700, 3664, and 1706 segments </w:t>
      </w:r>
      <w:r>
        <w:rPr>
          <w:rFonts w:ascii="Times New Roman" w:hAnsi="Times New Roman" w:cs="Times New Roman" w:hint="eastAsia"/>
          <w:sz w:val="22"/>
        </w:rPr>
        <w:t>extracted from subjects with myopathy, neuropathy, and normal subjects, respectively</w:t>
      </w:r>
      <w:r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1A1955">
        <w:rPr>
          <w:rFonts w:ascii="Times New Roman" w:hAnsi="Times New Roman" w:cs="Times New Roman"/>
          <w:sz w:val="22"/>
        </w:rPr>
        <w:t>scles.</w:t>
      </w:r>
    </w:p>
    <w:p w14:paraId="663844C6" w14:textId="2CECA705" w:rsidR="005926D3" w:rsidRPr="008852B6" w:rsidRDefault="005926D3" w:rsidP="005926D3">
      <w:pPr>
        <w:spacing w:line="480" w:lineRule="auto"/>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43EA9250" w:rsidR="005926D3" w:rsidRDefault="006A3F79"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lastRenderedPageBreak/>
        <w:t xml:space="preserve">After senior certified neurologist and rehabilitation medicine doctor reviewed and confirmed the diagnosis of all subjects, </w:t>
      </w:r>
      <w:r w:rsidR="004C4E42">
        <w:rPr>
          <w:rFonts w:ascii="Times New Roman" w:hAnsi="Times New Roman" w:cs="Times New Roman"/>
          <w:sz w:val="22"/>
        </w:rPr>
        <w:t xml:space="preserve">the </w:t>
      </w:r>
      <w:proofErr w:type="spellStart"/>
      <w:r w:rsidR="00F126F9">
        <w:rPr>
          <w:rFonts w:ascii="Times New Roman" w:hAnsi="Times New Roman" w:cs="Times New Roman"/>
          <w:sz w:val="22"/>
        </w:rPr>
        <w:t>nEMG</w:t>
      </w:r>
      <w:proofErr w:type="spellEnd"/>
      <w:r w:rsidR="00F126F9">
        <w:rPr>
          <w:rFonts w:ascii="Times New Roman" w:hAnsi="Times New Roman" w:cs="Times New Roman"/>
          <w:sz w:val="22"/>
        </w:rPr>
        <w:t xml:space="preserve"> </w:t>
      </w:r>
      <w:r w:rsidR="00C96F7C" w:rsidRPr="00403721">
        <w:rPr>
          <w:rFonts w:ascii="Times New Roman" w:hAnsi="Times New Roman" w:cs="Times New Roman"/>
          <w:sz w:val="22"/>
        </w:rPr>
        <w:t xml:space="preserve">numerical </w:t>
      </w:r>
      <w:r w:rsidR="00F126F9">
        <w:rPr>
          <w:rFonts w:ascii="Times New Roman" w:hAnsi="Times New Roman" w:cs="Times New Roman"/>
          <w:sz w:val="22"/>
        </w:rPr>
        <w:t>d</w:t>
      </w:r>
      <w:r w:rsidR="00261E9B">
        <w:rPr>
          <w:rFonts w:ascii="Times New Roman" w:hAnsi="Times New Roman" w:cs="Times New Roman"/>
          <w:sz w:val="22"/>
        </w:rPr>
        <w:t>ata were</w:t>
      </w:r>
      <w:r w:rsidR="00F126F9">
        <w:rPr>
          <w:rFonts w:ascii="Times New Roman" w:hAnsi="Times New Roman" w:cs="Times New Roman"/>
          <w:sz w:val="22"/>
        </w:rPr>
        <w:t xml:space="preserve"> </w:t>
      </w:r>
      <w:r w:rsidR="00C96F7C">
        <w:rPr>
          <w:rFonts w:ascii="Times New Roman" w:hAnsi="Times New Roman" w:cs="Times New Roman"/>
          <w:sz w:val="22"/>
        </w:rPr>
        <w:t>extracted from EMG machine</w:t>
      </w:r>
      <w:r w:rsidR="00F179C5">
        <w:rPr>
          <w:rFonts w:ascii="Times New Roman" w:hAnsi="Times New Roman" w:cs="Times New Roman"/>
          <w:sz w:val="22"/>
        </w:rPr>
        <w:t>.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proofErr w:type="spellStart"/>
      <w:r w:rsidR="0038398A">
        <w:rPr>
          <w:rFonts w:ascii="Times New Roman" w:hAnsi="Times New Roman" w:cs="Times New Roman"/>
          <w:sz w:val="22"/>
        </w:rPr>
        <w:t>nEMG</w:t>
      </w:r>
      <w:proofErr w:type="spellEnd"/>
      <w:r w:rsidR="0038398A">
        <w:rPr>
          <w:rFonts w:ascii="Times New Roman" w:hAnsi="Times New Roman" w:cs="Times New Roman"/>
          <w:sz w:val="22"/>
        </w:rPr>
        <w:t xml:space="preserve">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w:t>
      </w:r>
      <w:proofErr w:type="spellStart"/>
      <w:r w:rsidR="00C96F7C" w:rsidRPr="00403721">
        <w:rPr>
          <w:rFonts w:ascii="Times New Roman" w:hAnsi="Times New Roman" w:cs="Times New Roman"/>
          <w:sz w:val="22"/>
        </w:rPr>
        <w:t>nEMG</w:t>
      </w:r>
      <w:proofErr w:type="spellEnd"/>
      <w:r w:rsidR="00C96F7C" w:rsidRPr="00403721">
        <w:rPr>
          <w:rFonts w:ascii="Times New Roman" w:hAnsi="Times New Roman" w:cs="Times New Roman"/>
          <w:sz w:val="22"/>
        </w:rPr>
        <w:t xml:space="preserve">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18BF2F32" w:rsidR="008A2E28" w:rsidRPr="00C96F7C" w:rsidRDefault="00EA3565"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D17B27">
        <w:rPr>
          <w:rFonts w:ascii="Times New Roman" w:hAnsi="Times New Roman" w:cs="Times New Roman"/>
          <w:sz w:val="22"/>
        </w:rPr>
        <w:t xml:space="preserve"> </w:t>
      </w:r>
      <w:r w:rsidR="00C65D7C">
        <w:rPr>
          <w:rFonts w:ascii="Times New Roman" w:hAnsi="Times New Roman" w:cs="Times New Roman"/>
          <w:sz w:val="22"/>
        </w:rPr>
        <w:t xml:space="preserve">In the classification procedure by physicians, the muscles were first </w:t>
      </w:r>
      <w:r w:rsidR="0087109F">
        <w:rPr>
          <w:rFonts w:ascii="Times New Roman" w:hAnsi="Times New Roman" w:cs="Times New Roman"/>
          <w:sz w:val="22"/>
        </w:rPr>
        <w:t>annotated</w:t>
      </w:r>
      <w:r w:rsidR="00C65D7C">
        <w:rPr>
          <w:rFonts w:ascii="Times New Roman" w:hAnsi="Times New Roman" w:cs="Times New Roman"/>
          <w:sz w:val="22"/>
        </w:rPr>
        <w:t xml:space="preserve">, and then the subjects were </w:t>
      </w:r>
      <w:r w:rsidR="0087109F">
        <w:rPr>
          <w:rFonts w:ascii="Times New Roman" w:hAnsi="Times New Roman" w:cs="Times New Roman"/>
          <w:sz w:val="22"/>
        </w:rPr>
        <w:t>diagnosed</w:t>
      </w:r>
      <w:r w:rsidR="00C65D7C">
        <w:rPr>
          <w:rFonts w:ascii="Times New Roman" w:hAnsi="Times New Roman" w:cs="Times New Roman"/>
          <w:sz w:val="22"/>
        </w:rPr>
        <w:t xml:space="preserve"> by considering the results of the classification of the muscles</w:t>
      </w:r>
      <w:r w:rsidR="00794C37">
        <w:rPr>
          <w:rFonts w:ascii="Times New Roman" w:hAnsi="Times New Roman" w:cs="Times New Roman"/>
          <w:sz w:val="22"/>
        </w:rPr>
        <w:t xml:space="preserve">. After the physician completes labeling, the classified results were stored within the platform as well as aggregated and compared with the actual labeling. </w:t>
      </w:r>
    </w:p>
    <w:p w14:paraId="06E632AD" w14:textId="206F8EDA" w:rsidR="006B3196" w:rsidRPr="00403721" w:rsidRDefault="00855238" w:rsidP="006B3196">
      <w:pPr>
        <w:spacing w:line="480" w:lineRule="auto"/>
        <w:rPr>
          <w:rFonts w:ascii="Times New Roman" w:hAnsi="Times New Roman" w:cs="Times New Roman"/>
          <w:b/>
          <w:sz w:val="24"/>
        </w:rPr>
      </w:pPr>
      <w:r>
        <w:rPr>
          <w:rFonts w:ascii="Times New Roman" w:hAnsi="Times New Roman" w:cs="Times New Roman" w:hint="eastAsia"/>
          <w:b/>
          <w:sz w:val="24"/>
        </w:rPr>
        <w:t>Classification by CNN algorithm</w:t>
      </w:r>
    </w:p>
    <w:p w14:paraId="0098B0C7" w14:textId="19BE0E91" w:rsidR="00404151" w:rsidRDefault="00C02DBA" w:rsidP="00B010FD">
      <w:pPr>
        <w:spacing w:line="480" w:lineRule="auto"/>
        <w:ind w:leftChars="50" w:left="100" w:firstLineChars="50" w:firstLine="110"/>
        <w:rPr>
          <w:rFonts w:ascii="Times New Roman" w:hAnsi="Times New Roman" w:cs="Times New Roman" w:hint="eastAsia"/>
          <w:sz w:val="22"/>
        </w:rPr>
      </w:pPr>
      <w:r w:rsidRPr="00307041">
        <w:rPr>
          <w:rFonts w:ascii="Times New Roman" w:hAnsi="Times New Roman" w:cs="Times New Roman"/>
          <w:sz w:val="22"/>
          <w:highlight w:val="yellow"/>
        </w:rPr>
        <w:t xml:space="preserve">Current </w:t>
      </w:r>
      <w:r w:rsidR="00EB6C3F" w:rsidRPr="00307041">
        <w:rPr>
          <w:rFonts w:ascii="Times New Roman" w:hAnsi="Times New Roman" w:cs="Times New Roman"/>
          <w:sz w:val="22"/>
          <w:highlight w:val="yellow"/>
        </w:rPr>
        <w:t>CNN</w:t>
      </w:r>
      <w:r w:rsidR="00513BE4" w:rsidRPr="00307041">
        <w:rPr>
          <w:rFonts w:ascii="Times New Roman" w:hAnsi="Times New Roman" w:cs="Times New Roman"/>
          <w:sz w:val="22"/>
          <w:highlight w:val="yellow"/>
        </w:rPr>
        <w:t xml:space="preserve"> comprised of 3</w:t>
      </w:r>
      <w:r w:rsidR="00AD074D">
        <w:rPr>
          <w:rFonts w:ascii="Times New Roman" w:hAnsi="Times New Roman" w:cs="Times New Roman"/>
          <w:sz w:val="22"/>
          <w:highlight w:val="yellow"/>
        </w:rPr>
        <w:t>0 convolutional layers</w:t>
      </w:r>
      <w:r w:rsidR="00AD074D">
        <w:rPr>
          <w:rFonts w:ascii="Times New Roman" w:hAnsi="Times New Roman" w:cs="Times New Roman"/>
          <w:sz w:val="22"/>
        </w:rPr>
        <w:t xml:space="preserve"> </w:t>
      </w:r>
      <w:r w:rsidR="00513BE4">
        <w:rPr>
          <w:rFonts w:ascii="Times New Roman" w:hAnsi="Times New Roman" w:cs="Times New Roman"/>
          <w:sz w:val="22"/>
        </w:rPr>
        <w:t xml:space="preserve">and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proofErr w:type="spellStart"/>
      <w:r w:rsidR="00513BE4">
        <w:rPr>
          <w:rFonts w:ascii="Times New Roman" w:hAnsi="Times New Roman" w:cs="Times New Roman"/>
          <w:sz w:val="22"/>
        </w:rPr>
        <w:t>nEMG</w:t>
      </w:r>
      <w:proofErr w:type="spellEnd"/>
      <w:r w:rsidR="00513BE4">
        <w:rPr>
          <w:rFonts w:ascii="Times New Roman" w:hAnsi="Times New Roman" w:cs="Times New Roman"/>
          <w:sz w:val="22"/>
        </w:rPr>
        <w:t xml:space="preserve"> signal 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proofErr w:type="gramStart"/>
      <w:r w:rsidR="00DD082D" w:rsidRPr="00403721">
        <w:rPr>
          <w:rFonts w:ascii="Times New Roman" w:hAnsi="Times New Roman" w:cs="Times New Roman"/>
          <w:sz w:val="22"/>
        </w:rPr>
        <w:t>First</w:t>
      </w:r>
      <w:proofErr w:type="gramEnd"/>
      <w:r w:rsidR="00DD082D" w:rsidRPr="00403721">
        <w:rPr>
          <w:rFonts w:ascii="Times New Roman" w:hAnsi="Times New Roman" w:cs="Times New Roman"/>
          <w:sz w:val="22"/>
        </w:rPr>
        <w:t xml:space="preserve">, the </w:t>
      </w:r>
      <w:proofErr w:type="spellStart"/>
      <w:r w:rsidR="00DD082D" w:rsidRPr="00403721">
        <w:rPr>
          <w:rFonts w:ascii="Times New Roman" w:hAnsi="Times New Roman" w:cs="Times New Roman"/>
          <w:sz w:val="22"/>
        </w:rPr>
        <w:t>nEMG</w:t>
      </w:r>
      <w:proofErr w:type="spellEnd"/>
      <w:r w:rsidR="00DD082D" w:rsidRPr="00403721">
        <w:rPr>
          <w:rFonts w:ascii="Times New Roman" w:hAnsi="Times New Roman" w:cs="Times New Roman"/>
          <w:sz w:val="22"/>
        </w:rPr>
        <w:t xml:space="preserve"> signals of individual muscles were classified regardless of the subject, and </w:t>
      </w:r>
      <w:r w:rsidR="00C05792">
        <w:rPr>
          <w:rFonts w:ascii="Times New Roman" w:hAnsi="Times New Roman" w:cs="Times New Roman"/>
          <w:sz w:val="22"/>
        </w:rPr>
        <w:t xml:space="preserve">then </w:t>
      </w:r>
      <w:r w:rsidR="00DD082D" w:rsidRPr="00403721">
        <w:rPr>
          <w:rFonts w:ascii="Times New Roman" w:hAnsi="Times New Roman" w:cs="Times New Roman"/>
          <w:sz w:val="22"/>
        </w:rPr>
        <w:t xml:space="preserve">the individually classified </w:t>
      </w:r>
      <w:proofErr w:type="spellStart"/>
      <w:r w:rsidR="00DD082D" w:rsidRPr="00403721">
        <w:rPr>
          <w:rFonts w:ascii="Times New Roman" w:hAnsi="Times New Roman" w:cs="Times New Roman"/>
          <w:sz w:val="22"/>
        </w:rPr>
        <w:t>nEMG</w:t>
      </w:r>
      <w:proofErr w:type="spellEnd"/>
      <w:r w:rsidR="00DD082D" w:rsidRPr="00403721">
        <w:rPr>
          <w:rFonts w:ascii="Times New Roman" w:hAnsi="Times New Roman" w:cs="Times New Roman"/>
          <w:sz w:val="22"/>
        </w:rPr>
        <w:t xml:space="preserve"> signals of each muscle were collected for each subject, considering together, and then the subjects were classified.</w:t>
      </w:r>
      <w:r w:rsidR="00B35C9C">
        <w:rPr>
          <w:rFonts w:ascii="Times New Roman" w:hAnsi="Times New Roman" w:cs="Times New Roman"/>
          <w:sz w:val="22"/>
        </w:rPr>
        <w:t xml:space="preserve"> </w:t>
      </w:r>
      <w:r w:rsidR="00E67609">
        <w:rPr>
          <w:rFonts w:ascii="Times New Roman" w:hAnsi="Times New Roman" w:cs="Times New Roman"/>
          <w:sz w:val="22"/>
        </w:rPr>
        <w:t>A</w:t>
      </w:r>
      <w:r w:rsidR="00E67609">
        <w:rPr>
          <w:rFonts w:ascii="Times New Roman" w:hAnsi="Times New Roman" w:cs="Times New Roman" w:hint="eastAsia"/>
          <w:sz w:val="22"/>
        </w:rPr>
        <w:t xml:space="preserve"> rectified linear unit (</w:t>
      </w:r>
      <w:proofErr w:type="spellStart"/>
      <w:r w:rsidR="00E67609">
        <w:rPr>
          <w:rFonts w:ascii="Times New Roman" w:hAnsi="Times New Roman" w:cs="Times New Roman" w:hint="eastAsia"/>
          <w:sz w:val="22"/>
        </w:rPr>
        <w:t>ReLU</w:t>
      </w:r>
      <w:proofErr w:type="spellEnd"/>
      <w:r w:rsidR="00E67609">
        <w:rPr>
          <w:rFonts w:ascii="Times New Roman" w:hAnsi="Times New Roman" w:cs="Times New Roman" w:hint="eastAsia"/>
          <w:sz w:val="22"/>
        </w:rPr>
        <w:t xml:space="preserve">) is applied to the fully connected layer and initial </w:t>
      </w:r>
      <w:proofErr w:type="spellStart"/>
      <w:r w:rsidR="00E67609">
        <w:rPr>
          <w:rFonts w:ascii="Times New Roman" w:hAnsi="Times New Roman" w:cs="Times New Roman" w:hint="eastAsia"/>
          <w:sz w:val="22"/>
        </w:rPr>
        <w:t>hyperparameters</w:t>
      </w:r>
      <w:proofErr w:type="spellEnd"/>
      <w:r w:rsidR="00E67609">
        <w:rPr>
          <w:rFonts w:ascii="Times New Roman" w:hAnsi="Times New Roman" w:cs="Times New Roman" w:hint="eastAsia"/>
          <w:sz w:val="22"/>
        </w:rPr>
        <w:t xml:space="preserve"> were </w:t>
      </w:r>
      <w:bookmarkStart w:id="0" w:name="_GoBack"/>
      <w:bookmarkEnd w:id="0"/>
    </w:p>
    <w:p w14:paraId="145D85CE" w14:textId="38DCF653" w:rsidR="00855238" w:rsidRDefault="00C60E54" w:rsidP="00855238">
      <w:pPr>
        <w:spacing w:line="480" w:lineRule="auto"/>
        <w:rPr>
          <w:rFonts w:ascii="Times New Roman" w:hAnsi="Times New Roman" w:cs="Times New Roman" w:hint="eastAsia"/>
          <w:b/>
          <w:sz w:val="24"/>
        </w:rPr>
      </w:pPr>
      <w:r>
        <w:rPr>
          <w:rFonts w:ascii="Times New Roman" w:hAnsi="Times New Roman" w:cs="Times New Roman"/>
          <w:b/>
          <w:sz w:val="24"/>
        </w:rPr>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10528A83" w:rsidR="00855238" w:rsidRPr="008852B6" w:rsidRDefault="000C413C" w:rsidP="000C413C">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deep learning</w:t>
      </w:r>
      <w:r w:rsidRPr="00403721">
        <w:rPr>
          <w:rFonts w:ascii="Times New Roman" w:hAnsi="Times New Roman" w:cs="Times New Roman"/>
          <w:sz w:val="22"/>
        </w:rPr>
        <w:t xml:space="preserve"> was evaluated with the accuracy,</w:t>
      </w:r>
      <w:r>
        <w:rPr>
          <w:rFonts w:ascii="Times New Roman" w:hAnsi="Times New Roman" w:cs="Times New Roman"/>
          <w:sz w:val="22"/>
        </w:rPr>
        <w:t xml:space="preserve"> F1 score,</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lastRenderedPageBreak/>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urrent CNN algorithm </w:t>
      </w:r>
      <w:r w:rsidRPr="00403721">
        <w:rPr>
          <w:rFonts w:ascii="Times New Roman" w:hAnsi="Times New Roman" w:cs="Times New Roman"/>
          <w:sz w:val="22"/>
        </w:rPr>
        <w:t>with results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urrent CNN algorithm.</w:t>
      </w:r>
      <w:r w:rsidRPr="00403721">
        <w:rPr>
          <w:rFonts w:ascii="Times New Roman" w:hAnsi="Times New Roman" w:cs="Times New Roman"/>
          <w:sz w:val="22"/>
        </w:rPr>
        <w:t xml:space="preserve"> </w:t>
      </w: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7157105B" w:rsidR="00A47591" w:rsidRPr="00403721" w:rsidRDefault="00E438D7" w:rsidP="009701B0">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w:t>
      </w:r>
      <w:proofErr w:type="spellStart"/>
      <w:r w:rsidR="00DC27B4" w:rsidRPr="00403721">
        <w:rPr>
          <w:rFonts w:ascii="Times New Roman" w:hAnsi="Times New Roman" w:cs="Times New Roman"/>
          <w:sz w:val="22"/>
        </w:rPr>
        <w:t>Kruskal</w:t>
      </w:r>
      <w:proofErr w:type="spellEnd"/>
      <w:r w:rsidR="00DC27B4" w:rsidRPr="00403721">
        <w:rPr>
          <w:rFonts w:ascii="Times New Roman" w:hAnsi="Times New Roman" w:cs="Times New Roman"/>
          <w:sz w:val="22"/>
        </w:rPr>
        <w:t xml:space="preserve">–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9647B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data of the subjects used for the analysis were 20 subjects with normal and 19 subjects with neuropathy with whom the diagnosis was radiculopathy, motor axonal polyneuropathy, motor neuron disease, etc.</w:t>
      </w:r>
      <w:proofErr w:type="gramStart"/>
      <w:r w:rsidRPr="00403721">
        <w:rPr>
          <w:rFonts w:ascii="Times New Roman" w:hAnsi="Times New Roman" w:cs="Times New Roman"/>
          <w:sz w:val="22"/>
        </w:rPr>
        <w:t>,</w:t>
      </w:r>
      <w:proofErr w:type="gramEnd"/>
      <w:r w:rsidRPr="00403721">
        <w:rPr>
          <w:rFonts w:ascii="Times New Roman" w:hAnsi="Times New Roman" w:cs="Times New Roman"/>
          <w:sz w:val="22"/>
        </w:rPr>
        <w:t xml:space="preserve"> myopathy was 19 subjects with whom the diagnosis was muscular dystrophy and inflammatory myopathy. </w:t>
      </w:r>
      <w:r w:rsidR="00257405" w:rsidRPr="00403721">
        <w:rPr>
          <w:rFonts w:ascii="Times New Roman" w:hAnsi="Times New Roman" w:cs="Times New Roman"/>
          <w:sz w:val="22"/>
        </w:rPr>
        <w:t xml:space="preserve">The number of </w:t>
      </w:r>
      <w:proofErr w:type="spellStart"/>
      <w:r w:rsidR="00947BE7" w:rsidRPr="00403721">
        <w:rPr>
          <w:rFonts w:ascii="Times New Roman" w:hAnsi="Times New Roman" w:cs="Times New Roman"/>
          <w:sz w:val="22"/>
        </w:rPr>
        <w:t>nEMG</w:t>
      </w:r>
      <w:proofErr w:type="spellEnd"/>
      <w:r w:rsidR="00257405" w:rsidRPr="00403721">
        <w:rPr>
          <w:rFonts w:ascii="Times New Roman" w:hAnsi="Times New Roman" w:cs="Times New Roman"/>
          <w:sz w:val="22"/>
        </w:rPr>
        <w:t xml:space="preserve"> signal data used for analysis was 125, 161, and 97, </w:t>
      </w:r>
      <w:proofErr w:type="gramStart"/>
      <w:r w:rsidR="00257405" w:rsidRPr="00403721">
        <w:rPr>
          <w:rFonts w:ascii="Times New Roman" w:hAnsi="Times New Roman" w:cs="Times New Roman"/>
          <w:sz w:val="22"/>
        </w:rPr>
        <w:t>respectively,</w:t>
      </w:r>
      <w:proofErr w:type="gramEnd"/>
      <w:r w:rsidR="00257405" w:rsidRPr="00403721">
        <w:rPr>
          <w:rFonts w:ascii="Times New Roman" w:hAnsi="Times New Roman" w:cs="Times New Roman"/>
          <w:sz w:val="22"/>
        </w:rPr>
        <w:t xml:space="preserve">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proofErr w:type="gramStart"/>
      <w:r w:rsidRPr="00403721">
        <w:rPr>
          <w:rFonts w:ascii="Times New Roman" w:hAnsi="Times New Roman" w:cs="Times New Roman"/>
          <w:sz w:val="22"/>
        </w:rPr>
        <w:t>Table 1</w:t>
      </w:r>
      <w:r w:rsidR="00B134B6" w:rsidRPr="00403721">
        <w:rPr>
          <w:rFonts w:ascii="Times New Roman" w:hAnsi="Times New Roman" w:cs="Times New Roman"/>
          <w:sz w:val="22"/>
        </w:rPr>
        <w:t>.</w:t>
      </w:r>
      <w:proofErr w:type="gramEnd"/>
      <w:r w:rsidR="00B134B6" w:rsidRPr="00403721">
        <w:rPr>
          <w:rFonts w:ascii="Times New Roman" w:hAnsi="Times New Roman" w:cs="Times New Roman"/>
          <w:sz w:val="22"/>
        </w:rPr>
        <w:t xml:space="preserve">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w:t>
            </w:r>
            <w:proofErr w:type="spellStart"/>
            <w:r w:rsidRPr="00403721">
              <w:rPr>
                <w:rFonts w:ascii="Times New Roman" w:eastAsia="굴림" w:hAnsi="Times New Roman" w:cs="Times New Roman"/>
                <w:color w:val="000000"/>
                <w:kern w:val="0"/>
                <w:sz w:val="16"/>
                <w:szCs w:val="16"/>
              </w:rPr>
              <w:t>mean±SD</w:t>
            </w:r>
            <w:proofErr w:type="spellEnd"/>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proofErr w:type="spellStart"/>
            <w:r w:rsidR="00947BE7" w:rsidRPr="00403721">
              <w:rPr>
                <w:rFonts w:ascii="Times New Roman" w:eastAsia="굴림" w:hAnsi="Times New Roman" w:cs="Times New Roman"/>
                <w:color w:val="000000"/>
                <w:kern w:val="0"/>
                <w:sz w:val="16"/>
                <w:szCs w:val="16"/>
              </w:rPr>
              <w:t>nEMG</w:t>
            </w:r>
            <w:proofErr w:type="spellEnd"/>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proofErr w:type="spellStart"/>
            <w:r w:rsidR="00947BE7" w:rsidRPr="00403721">
              <w:rPr>
                <w:rFonts w:ascii="Times New Roman" w:eastAsia="굴림" w:hAnsi="Times New Roman" w:cs="Times New Roman"/>
                <w:color w:val="000000"/>
                <w:kern w:val="0"/>
                <w:sz w:val="16"/>
                <w:szCs w:val="16"/>
              </w:rPr>
              <w:t>nEMG</w:t>
            </w:r>
            <w:proofErr w:type="spellEnd"/>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w:t>
            </w:r>
            <w:proofErr w:type="spellStart"/>
            <w:r w:rsidR="006B6398" w:rsidRPr="00403721">
              <w:rPr>
                <w:rFonts w:ascii="Times New Roman" w:eastAsia="굴림" w:hAnsi="Times New Roman" w:cs="Times New Roman"/>
                <w:color w:val="000000"/>
                <w:kern w:val="0"/>
                <w:sz w:val="16"/>
                <w:szCs w:val="16"/>
              </w:rPr>
              <w:t>mean±SD</w:t>
            </w:r>
            <w:proofErr w:type="spellEnd"/>
            <w:r w:rsidR="006B6398"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45F4E8B1" w:rsidR="00AC4790" w:rsidRDefault="00822E3F"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The sensitivity, specificity,</w:t>
      </w:r>
      <w:r w:rsidR="00B86D05">
        <w:rPr>
          <w:rFonts w:ascii="Times New Roman" w:hAnsi="Times New Roman" w:cs="Times New Roman"/>
          <w:sz w:val="22"/>
        </w:rPr>
        <w:t xml:space="preserve"> and</w:t>
      </w:r>
      <w:r>
        <w:rPr>
          <w:rFonts w:ascii="Times New Roman" w:hAnsi="Times New Roman" w:cs="Times New Roman"/>
          <w:sz w:val="22"/>
        </w:rPr>
        <w:t xml:space="preserve"> PPV </w:t>
      </w:r>
      <w:r w:rsidR="00B86D05">
        <w:rPr>
          <w:rFonts w:ascii="Times New Roman" w:hAnsi="Times New Roman" w:cs="Times New Roman"/>
          <w:sz w:val="22"/>
        </w:rPr>
        <w:t>of the CNN algorithm were</w:t>
      </w:r>
      <w:r w:rsidR="00075B5F">
        <w:rPr>
          <w:rFonts w:ascii="Times New Roman" w:hAnsi="Times New Roman" w:cs="Times New Roman"/>
          <w:sz w:val="22"/>
        </w:rPr>
        <w:t xml:space="preserve"> ~, ~, ~</w:t>
      </w:r>
      <w:r w:rsidR="00B86D05">
        <w:rPr>
          <w:rFonts w:ascii="Times New Roman" w:hAnsi="Times New Roman" w:cs="Times New Roman"/>
          <w:sz w:val="22"/>
        </w:rPr>
        <w:t>, respectively, and</w:t>
      </w:r>
      <w:r w:rsidR="00BD5115">
        <w:rPr>
          <w:rFonts w:ascii="Times New Roman" w:hAnsi="Times New Roman" w:cs="Times New Roman"/>
          <w:sz w:val="22"/>
        </w:rPr>
        <w:t xml:space="preserve"> </w:t>
      </w:r>
      <w:r w:rsidR="00B86D05">
        <w:rPr>
          <w:rFonts w:ascii="Times New Roman" w:hAnsi="Times New Roman" w:cs="Times New Roman"/>
          <w:sz w:val="22"/>
        </w:rPr>
        <w:t>the average sensitivity, specificity, and PPV of physicians were ~</w:t>
      </w:r>
      <w:proofErr w:type="gramStart"/>
      <w:r w:rsidR="00B86D05">
        <w:rPr>
          <w:rFonts w:ascii="Times New Roman" w:hAnsi="Times New Roman" w:cs="Times New Roman"/>
          <w:sz w:val="22"/>
        </w:rPr>
        <w:t>,~</w:t>
      </w:r>
      <w:proofErr w:type="gramEnd"/>
      <w:r w:rsidR="00B86D05">
        <w:rPr>
          <w:rFonts w:ascii="Times New Roman" w:hAnsi="Times New Roman" w:cs="Times New Roman"/>
          <w:sz w:val="22"/>
        </w:rPr>
        <w:t>,~, respectively</w:t>
      </w:r>
      <w:r w:rsidR="00075B5F">
        <w:rPr>
          <w:rFonts w:ascii="Times New Roman" w:hAnsi="Times New Roman" w:cs="Times New Roman"/>
          <w:sz w:val="22"/>
        </w:rPr>
        <w:t xml:space="preserve">. (Table 2) </w:t>
      </w:r>
      <w:r w:rsidR="0040647F">
        <w:rPr>
          <w:rFonts w:ascii="Times New Roman" w:hAnsi="Times New Roman" w:cs="Times New Roman"/>
          <w:sz w:val="22"/>
        </w:rPr>
        <w:t xml:space="preserve">ROC curve </w:t>
      </w:r>
      <w:r w:rsidR="0040647F">
        <w:rPr>
          <w:rFonts w:ascii="Times New Roman" w:hAnsi="Times New Roman" w:cs="Times New Roman"/>
          <w:sz w:val="22"/>
        </w:rPr>
        <w:lastRenderedPageBreak/>
        <w:t xml:space="preserve">and PPV-recall curve is depicted. (Figure 1) </w:t>
      </w:r>
      <w:r w:rsidR="00744509" w:rsidRPr="00403721">
        <w:rPr>
          <w:rFonts w:ascii="Times New Roman" w:hAnsi="Times New Roman" w:cs="Times New Roman"/>
          <w:sz w:val="22"/>
        </w:rPr>
        <w:t xml:space="preserve">The </w:t>
      </w:r>
      <w:r w:rsidR="00A819DC">
        <w:rPr>
          <w:rFonts w:ascii="Times New Roman" w:hAnsi="Times New Roman" w:cs="Times New Roman"/>
          <w:sz w:val="22"/>
        </w:rPr>
        <w:t xml:space="preserve">final </w:t>
      </w:r>
      <w:r w:rsidR="00744509" w:rsidRPr="00403721">
        <w:rPr>
          <w:rFonts w:ascii="Times New Roman" w:hAnsi="Times New Roman" w:cs="Times New Roman"/>
          <w:sz w:val="22"/>
        </w:rPr>
        <w:t xml:space="preserve">accuracy </w:t>
      </w:r>
      <w:r w:rsidR="00F071FD">
        <w:rPr>
          <w:rFonts w:ascii="Times New Roman" w:hAnsi="Times New Roman" w:cs="Times New Roman"/>
          <w:sz w:val="22"/>
        </w:rPr>
        <w:t>were</w:t>
      </w:r>
      <w:r w:rsidR="00744509" w:rsidRPr="00403721">
        <w:rPr>
          <w:rFonts w:ascii="Times New Roman" w:hAnsi="Times New Roman" w:cs="Times New Roman"/>
          <w:sz w:val="22"/>
        </w:rPr>
        <w:t xml:space="preserve"> </w:t>
      </w:r>
      <w:r w:rsidR="00E91A70" w:rsidRPr="00403721">
        <w:rPr>
          <w:rFonts w:ascii="Times New Roman" w:hAnsi="Times New Roman" w:cs="Times New Roman"/>
          <w:sz w:val="22"/>
        </w:rPr>
        <w:t>76</w:t>
      </w:r>
      <w:r w:rsidR="00B06B16" w:rsidRPr="00403721">
        <w:rPr>
          <w:rFonts w:ascii="Times New Roman" w:hAnsi="Times New Roman" w:cs="Times New Roman"/>
          <w:sz w:val="22"/>
        </w:rPr>
        <w:t>%</w:t>
      </w:r>
      <w:r w:rsidR="00E91A70" w:rsidRPr="00403721">
        <w:rPr>
          <w:rFonts w:ascii="Times New Roman" w:hAnsi="Times New Roman" w:cs="Times New Roman"/>
          <w:sz w:val="22"/>
        </w:rPr>
        <w:t>–</w:t>
      </w:r>
      <w:r w:rsidR="00F24CE1" w:rsidRPr="00403721">
        <w:rPr>
          <w:rFonts w:ascii="Times New Roman" w:hAnsi="Times New Roman" w:cs="Times New Roman"/>
          <w:sz w:val="22"/>
        </w:rPr>
        <w:t>81%</w:t>
      </w:r>
      <w:r w:rsidR="001A337C">
        <w:rPr>
          <w:rFonts w:ascii="Times New Roman" w:hAnsi="Times New Roman" w:cs="Times New Roman"/>
          <w:sz w:val="22"/>
        </w:rPr>
        <w:t xml:space="preserve"> and </w:t>
      </w:r>
      <w:r w:rsidR="00324D26" w:rsidRPr="00403721">
        <w:rPr>
          <w:rFonts w:ascii="Times New Roman" w:hAnsi="Times New Roman" w:cs="Times New Roman"/>
          <w:sz w:val="22"/>
        </w:rPr>
        <w:t>76</w:t>
      </w:r>
      <w:r w:rsidR="00B06B16" w:rsidRPr="00403721">
        <w:rPr>
          <w:rFonts w:ascii="Times New Roman" w:hAnsi="Times New Roman" w:cs="Times New Roman"/>
          <w:sz w:val="22"/>
        </w:rPr>
        <w:t>%</w:t>
      </w:r>
      <w:r w:rsidR="00324D26" w:rsidRPr="00403721">
        <w:rPr>
          <w:rFonts w:ascii="Times New Roman" w:hAnsi="Times New Roman" w:cs="Times New Roman"/>
          <w:sz w:val="22"/>
        </w:rPr>
        <w:t>–</w:t>
      </w:r>
      <w:r w:rsidR="00F24CE1" w:rsidRPr="00403721">
        <w:rPr>
          <w:rFonts w:ascii="Times New Roman" w:hAnsi="Times New Roman" w:cs="Times New Roman"/>
          <w:sz w:val="22"/>
        </w:rPr>
        <w:t xml:space="preserve">83% </w:t>
      </w:r>
      <w:r w:rsidR="001A337C">
        <w:rPr>
          <w:rFonts w:ascii="Times New Roman" w:hAnsi="Times New Roman" w:cs="Times New Roman"/>
          <w:sz w:val="22"/>
        </w:rPr>
        <w:t>with the absence of information about muscle location and without that, respectively.</w:t>
      </w:r>
      <w:r w:rsidR="00AC4790" w:rsidRPr="00403721">
        <w:rPr>
          <w:rFonts w:ascii="Times New Roman" w:hAnsi="Times New Roman" w:cs="Times New Roman"/>
          <w:sz w:val="22"/>
        </w:rPr>
        <w:t xml:space="preserve"> </w:t>
      </w:r>
      <w:r w:rsidR="00B76344" w:rsidRPr="00B76344">
        <w:rPr>
          <w:rFonts w:ascii="Times New Roman" w:hAnsi="Times New Roman" w:cs="Times New Roman"/>
          <w:sz w:val="22"/>
          <w:highlight w:val="yellow"/>
        </w:rPr>
        <w:t>(</w:t>
      </w:r>
      <w:commentRangeStart w:id="1"/>
      <w:r w:rsidR="00B76344" w:rsidRPr="00B76344">
        <w:rPr>
          <w:rFonts w:ascii="Times New Roman" w:hAnsi="Times New Roman" w:cs="Times New Roman"/>
          <w:sz w:val="22"/>
          <w:highlight w:val="yellow"/>
        </w:rPr>
        <w:t>Table 2)</w:t>
      </w:r>
      <w:commentRangeEnd w:id="1"/>
      <w:r w:rsidR="00B76344">
        <w:rPr>
          <w:rStyle w:val="a7"/>
        </w:rPr>
        <w:commentReference w:id="1"/>
      </w:r>
    </w:p>
    <w:p w14:paraId="00CFB182" w14:textId="54C53C1A" w:rsidR="00075B5F" w:rsidRPr="00403721" w:rsidRDefault="00075B5F" w:rsidP="00075B5F">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muscle and subject classification by not only </w:t>
      </w:r>
      <w:proofErr w:type="spellStart"/>
      <w:r w:rsidRPr="00403721">
        <w:rPr>
          <w:rFonts w:ascii="Times New Roman" w:hAnsi="Times New Roman" w:cs="Times New Roman"/>
          <w:sz w:val="22"/>
        </w:rPr>
        <w:t>nEMGNet</w:t>
      </w:r>
      <w:proofErr w:type="spellEnd"/>
      <w:r w:rsidRPr="00403721">
        <w:rPr>
          <w:rFonts w:ascii="Times New Roman" w:hAnsi="Times New Roman" w:cs="Times New Roman"/>
          <w:sz w:val="22"/>
        </w:rPr>
        <w:t xml:space="preserve"> but also 6 physicians were compared. The mean accuracies of the former were 53.66% and 52.01%; those of the latter were 68.67% and 81.03%, respectively. The inter-rater reliabilities for classifying each muscle </w:t>
      </w:r>
      <w:proofErr w:type="spellStart"/>
      <w:r w:rsidRPr="00403721">
        <w:rPr>
          <w:rFonts w:ascii="Times New Roman" w:hAnsi="Times New Roman" w:cs="Times New Roman"/>
          <w:sz w:val="22"/>
        </w:rPr>
        <w:t>nEMG</w:t>
      </w:r>
      <w:proofErr w:type="spellEnd"/>
      <w:r w:rsidRPr="00403721">
        <w:rPr>
          <w:rFonts w:ascii="Times New Roman" w:hAnsi="Times New Roman" w:cs="Times New Roman"/>
          <w:sz w:val="22"/>
        </w:rPr>
        <w:t xml:space="preserve"> and subject </w:t>
      </w:r>
      <w:proofErr w:type="spellStart"/>
      <w:r w:rsidRPr="00403721">
        <w:rPr>
          <w:rFonts w:ascii="Times New Roman" w:hAnsi="Times New Roman" w:cs="Times New Roman"/>
          <w:sz w:val="22"/>
        </w:rPr>
        <w:t>nEMG</w:t>
      </w:r>
      <w:proofErr w:type="spellEnd"/>
      <w:r w:rsidRPr="00403721">
        <w:rPr>
          <w:rFonts w:ascii="Times New Roman" w:hAnsi="Times New Roman" w:cs="Times New Roman"/>
          <w:sz w:val="22"/>
        </w:rPr>
        <w:t xml:space="preserve"> between physicians were 0.258 and 0.260 expressed in Fleiss κ; the inter-rater reliability between physicians and </w:t>
      </w:r>
      <w:proofErr w:type="spellStart"/>
      <w:r w:rsidRPr="00403721">
        <w:rPr>
          <w:rFonts w:ascii="Times New Roman" w:hAnsi="Times New Roman" w:cs="Times New Roman"/>
          <w:sz w:val="22"/>
        </w:rPr>
        <w:t>nEMGNet</w:t>
      </w:r>
      <w:proofErr w:type="spellEnd"/>
      <w:r w:rsidRPr="00403721">
        <w:rPr>
          <w:rFonts w:ascii="Times New Roman" w:hAnsi="Times New Roman" w:cs="Times New Roman"/>
          <w:sz w:val="22"/>
        </w:rPr>
        <w:t xml:space="preserve">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22B7CA43"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r w:rsidR="008A1581">
              <w:rPr>
                <w:rFonts w:ascii="Times New Roman" w:hAnsi="Times New Roman" w:cs="Times New Roman"/>
                <w:sz w:val="16"/>
              </w:rPr>
              <w:t>(%)</w:t>
            </w:r>
          </w:p>
        </w:tc>
        <w:tc>
          <w:tcPr>
            <w:tcW w:w="3078" w:type="dxa"/>
            <w:tcBorders>
              <w:top w:val="single" w:sz="4" w:space="0" w:color="auto"/>
            </w:tcBorders>
            <w:vAlign w:val="center"/>
          </w:tcPr>
          <w:p w14:paraId="2F3408F2" w14:textId="3D9E937E"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Pr="00403721">
              <w:rPr>
                <w:rFonts w:ascii="Times New Roman" w:hAnsi="Times New Roman" w:cs="Times New Roman"/>
                <w:sz w:val="16"/>
              </w:rPr>
              <w:t>52</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78B00619" w:rsidR="00275484" w:rsidRPr="00403721" w:rsidRDefault="008A1581" w:rsidP="00E8479C">
            <w:pPr>
              <w:spacing w:line="480" w:lineRule="auto"/>
              <w:jc w:val="center"/>
              <w:rPr>
                <w:rFonts w:ascii="Times New Roman" w:hAnsi="Times New Roman" w:cs="Times New Roman"/>
                <w:sz w:val="16"/>
              </w:rPr>
            </w:pPr>
            <w:r>
              <w:rPr>
                <w:rFonts w:ascii="Times New Roman" w:hAnsi="Times New Roman" w:cs="Times New Roman"/>
                <w:sz w:val="16"/>
              </w:rPr>
              <w:t>83.69</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5AB3E785" w14:textId="785B160A"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837</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13D23658" w14:textId="77777777" w:rsidR="00275484" w:rsidRPr="00403721" w:rsidRDefault="00275484" w:rsidP="00E8479C">
            <w:pPr>
              <w:spacing w:line="480" w:lineRule="auto"/>
              <w:jc w:val="center"/>
              <w:rPr>
                <w:rFonts w:ascii="Times New Roman" w:hAnsi="Times New Roman" w:cs="Times New Roman"/>
                <w:sz w:val="16"/>
              </w:rPr>
            </w:pP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3AA0FF8A" w14:textId="77777777" w:rsidR="00275484" w:rsidRPr="00403721" w:rsidRDefault="00275484" w:rsidP="00E8479C">
            <w:pPr>
              <w:spacing w:line="480" w:lineRule="auto"/>
              <w:jc w:val="center"/>
              <w:rPr>
                <w:rFonts w:ascii="Times New Roman" w:hAnsi="Times New Roman" w:cs="Times New Roman"/>
                <w:sz w:val="16"/>
              </w:rPr>
            </w:pP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58F52ABA" w14:textId="2AE51A9B"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836</w:t>
            </w:r>
          </w:p>
        </w:tc>
      </w:tr>
      <w:tr w:rsidR="008A1581" w:rsidRPr="00403721" w14:paraId="29B44716" w14:textId="77777777" w:rsidTr="00275484">
        <w:trPr>
          <w:trHeight w:val="784"/>
        </w:trPr>
        <w:tc>
          <w:tcPr>
            <w:tcW w:w="3078" w:type="dxa"/>
            <w:vAlign w:val="center"/>
          </w:tcPr>
          <w:p w14:paraId="66B0B6DF" w14:textId="70C4EA3C" w:rsidR="008A1581" w:rsidRDefault="008A1581" w:rsidP="00E8479C">
            <w:pPr>
              <w:spacing w:line="480" w:lineRule="auto"/>
              <w:rPr>
                <w:rFonts w:ascii="Times New Roman" w:hAnsi="Times New Roman" w:cs="Times New Roman"/>
                <w:sz w:val="16"/>
              </w:rPr>
            </w:pPr>
            <w:r>
              <w:rPr>
                <w:rFonts w:ascii="Times New Roman" w:hAnsi="Times New Roman" w:cs="Times New Roman" w:hint="eastAsia"/>
                <w:sz w:val="16"/>
              </w:rPr>
              <w:t>Area Under ROC curve</w:t>
            </w:r>
          </w:p>
        </w:tc>
        <w:tc>
          <w:tcPr>
            <w:tcW w:w="3078" w:type="dxa"/>
            <w:vAlign w:val="center"/>
          </w:tcPr>
          <w:p w14:paraId="246464E0" w14:textId="77777777" w:rsidR="008A1581" w:rsidRPr="00403721" w:rsidRDefault="008A1581" w:rsidP="00E8479C">
            <w:pPr>
              <w:spacing w:line="480" w:lineRule="auto"/>
              <w:jc w:val="center"/>
              <w:rPr>
                <w:rFonts w:ascii="Times New Roman" w:hAnsi="Times New Roman" w:cs="Times New Roman"/>
                <w:sz w:val="16"/>
              </w:rPr>
            </w:pPr>
          </w:p>
        </w:tc>
        <w:tc>
          <w:tcPr>
            <w:tcW w:w="3079" w:type="dxa"/>
            <w:vAlign w:val="center"/>
          </w:tcPr>
          <w:p w14:paraId="3A7EB360" w14:textId="27FB64A3" w:rsidR="008A158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91</w:t>
            </w:r>
            <w:r w:rsidR="008A1581">
              <w:rPr>
                <w:rFonts w:ascii="Times New Roman" w:hAnsi="Times New Roman" w:cs="Times New Roman" w:hint="eastAsia"/>
                <w:sz w:val="16"/>
              </w:rPr>
              <w:t>5</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403721"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44C655BF" w:rsidR="00075B5F" w:rsidRPr="00403721" w:rsidRDefault="00075B5F" w:rsidP="00075B5F">
      <w:pPr>
        <w:spacing w:line="480" w:lineRule="auto"/>
        <w:rPr>
          <w:rFonts w:ascii="Times New Roman" w:hAnsi="Times New Roman" w:cs="Times New Roman"/>
          <w:sz w:val="22"/>
        </w:rPr>
      </w:pPr>
      <w:proofErr w:type="gramStart"/>
      <w:r w:rsidRPr="00403721">
        <w:rPr>
          <w:rFonts w:ascii="Times New Roman" w:hAnsi="Times New Roman" w:cs="Times New Roman"/>
          <w:sz w:val="22"/>
        </w:rPr>
        <w:lastRenderedPageBreak/>
        <w:t>T</w:t>
      </w:r>
      <w:r w:rsidR="00FA5F62">
        <w:rPr>
          <w:rFonts w:ascii="Times New Roman" w:hAnsi="Times New Roman" w:cs="Times New Roman"/>
          <w:sz w:val="22"/>
        </w:rPr>
        <w:t>able 2</w:t>
      </w:r>
      <w:r w:rsidRPr="00403721">
        <w:rPr>
          <w:rFonts w:ascii="Times New Roman" w:hAnsi="Times New Roman" w:cs="Times New Roman"/>
          <w:sz w:val="22"/>
        </w:rPr>
        <w:t>.</w:t>
      </w:r>
      <w:proofErr w:type="gramEnd"/>
      <w:r w:rsidRPr="00403721">
        <w:rPr>
          <w:rFonts w:ascii="Times New Roman" w:hAnsi="Times New Roman" w:cs="Times New Roman"/>
          <w:sz w:val="22"/>
        </w:rPr>
        <w:t xml:space="preserve"> </w:t>
      </w:r>
      <w:proofErr w:type="gramStart"/>
      <w:r w:rsidRPr="00403721">
        <w:rPr>
          <w:rFonts w:ascii="Times New Roman" w:hAnsi="Times New Roman" w:cs="Times New Roman"/>
          <w:sz w:val="22"/>
        </w:rPr>
        <w:t>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CNN algorithm</w:t>
      </w:r>
      <w:r w:rsidRPr="00403721">
        <w:rPr>
          <w:rFonts w:ascii="Times New Roman" w:hAnsi="Times New Roman" w:cs="Times New Roman"/>
          <w:sz w:val="22"/>
        </w:rPr>
        <w:t>.</w:t>
      </w:r>
      <w:proofErr w:type="gramEnd"/>
      <w:r w:rsidRPr="00403721">
        <w:rPr>
          <w:rFonts w:ascii="Times New Roman" w:hAnsi="Times New Roman" w:cs="Times New Roman"/>
          <w:sz w:val="22"/>
        </w:rPr>
        <w:t xml:space="preserve"> Result was shown with sensitivity, specificity</w:t>
      </w:r>
      <w:commentRangeStart w:id="2"/>
      <w:r w:rsidRPr="00403721">
        <w:rPr>
          <w:rFonts w:ascii="Times New Roman" w:hAnsi="Times New Roman" w:cs="Times New Roman"/>
          <w:sz w:val="22"/>
        </w:rPr>
        <w:t>, inter-rater reliability</w:t>
      </w:r>
      <w:commentRangeEnd w:id="2"/>
      <w:r w:rsidRPr="00403721">
        <w:rPr>
          <w:rStyle w:val="a7"/>
          <w:rFonts w:ascii="Times New Roman" w:hAnsi="Times New Roman" w:cs="Times New Roman"/>
        </w:rPr>
        <w:commentReference w:id="2"/>
      </w:r>
      <w:r w:rsidRPr="00403721">
        <w:rPr>
          <w:rFonts w:ascii="Times New Roman" w:hAnsi="Times New Roman" w:cs="Times New Roman"/>
          <w:sz w:val="22"/>
        </w:rPr>
        <w:t>.</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0F67CDE4"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w:t>
      </w:r>
      <w:proofErr w:type="spellStart"/>
      <w:r w:rsidRPr="00403721">
        <w:rPr>
          <w:rFonts w:ascii="Times New Roman" w:hAnsi="Times New Roman" w:cs="Times New Roman"/>
          <w:sz w:val="22"/>
        </w:rPr>
        <w:t>nEMGNet’s</w:t>
      </w:r>
      <w:proofErr w:type="spellEnd"/>
      <w:r w:rsidRPr="00403721">
        <w:rPr>
          <w:rFonts w:ascii="Times New Roman" w:hAnsi="Times New Roman" w:cs="Times New Roman"/>
          <w:sz w:val="22"/>
        </w:rPr>
        <w:t xml:space="preserve"> result and physicians’ results</w:t>
      </w:r>
    </w:p>
    <w:p w14:paraId="7E5AE9FE" w14:textId="2C8C8E85" w:rsidR="00075B5F" w:rsidRDefault="007E05E8" w:rsidP="00297FF6">
      <w:pPr>
        <w:spacing w:line="480" w:lineRule="auto"/>
        <w:ind w:firstLineChars="50" w:firstLine="110"/>
        <w:rPr>
          <w:rFonts w:ascii="Times New Roman" w:hAnsi="Times New Roman" w:cs="Times New Roman"/>
          <w:sz w:val="22"/>
        </w:rPr>
      </w:pPr>
      <w:r w:rsidRPr="007E05E8">
        <w:rPr>
          <w:rFonts w:ascii="Times New Roman" w:hAnsi="Times New Roman" w:cs="Times New Roman"/>
          <w:noProof/>
          <w:sz w:val="22"/>
        </w:rPr>
        <w:drawing>
          <wp:inline distT="0" distB="0" distL="0" distR="0" wp14:anchorId="342DEB5E" wp14:editId="52DE1305">
            <wp:extent cx="5731510" cy="4162425"/>
            <wp:effectExtent l="0" t="0" r="2540" b="952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162425"/>
                    </a:xfrm>
                    <a:prstGeom prst="rect">
                      <a:avLst/>
                    </a:prstGeom>
                  </pic:spPr>
                </pic:pic>
              </a:graphicData>
            </a:graphic>
          </wp:inline>
        </w:drawing>
      </w:r>
    </w:p>
    <w:p w14:paraId="274446C8" w14:textId="3813B572" w:rsidR="007E05E8" w:rsidRPr="00075B5F" w:rsidRDefault="007E05E8"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1. </w:t>
      </w:r>
      <w:r>
        <w:rPr>
          <w:rFonts w:ascii="Times New Roman" w:hAnsi="Times New Roman" w:cs="Times New Roman" w:hint="eastAsia"/>
          <w:sz w:val="22"/>
        </w:rPr>
        <w:t>예시</w:t>
      </w:r>
      <w:r>
        <w:rPr>
          <w:rFonts w:ascii="Times New Roman" w:hAnsi="Times New Roman" w:cs="Times New Roman" w:hint="eastAsia"/>
          <w:sz w:val="22"/>
        </w:rPr>
        <w:t>.</w:t>
      </w:r>
      <w:r>
        <w:rPr>
          <w:rFonts w:ascii="Times New Roman" w:hAnsi="Times New Roman" w:cs="Times New Roman"/>
          <w:sz w:val="22"/>
        </w:rPr>
        <w:t xml:space="preserve"> </w:t>
      </w:r>
      <w:proofErr w:type="gramStart"/>
      <w:r>
        <w:rPr>
          <w:rFonts w:ascii="Times New Roman" w:hAnsi="Times New Roman" w:cs="Times New Roman"/>
          <w:sz w:val="22"/>
        </w:rPr>
        <w:t>ROC and precision-recall curves</w:t>
      </w:r>
      <w:r w:rsidR="003315D1">
        <w:rPr>
          <w:rFonts w:ascii="Times New Roman" w:hAnsi="Times New Roman" w:cs="Times New Roman"/>
          <w:sz w:val="22"/>
        </w:rPr>
        <w:t>.</w:t>
      </w:r>
      <w:proofErr w:type="gramEnd"/>
      <w:r w:rsidR="003315D1">
        <w:rPr>
          <w:rFonts w:ascii="Times New Roman" w:hAnsi="Times New Roman" w:cs="Times New Roman"/>
          <w:sz w:val="22"/>
        </w:rPr>
        <w:t xml:space="preserve"> Neuropathy, myopathy, normal</w:t>
      </w:r>
      <w:r w:rsidR="003315D1">
        <w:rPr>
          <w:rFonts w:ascii="Times New Roman" w:hAnsi="Times New Roman" w:cs="Times New Roman" w:hint="eastAsia"/>
          <w:sz w:val="22"/>
        </w:rPr>
        <w:t>별로</w:t>
      </w:r>
      <w:r w:rsidR="003315D1">
        <w:rPr>
          <w:rFonts w:ascii="Times New Roman" w:hAnsi="Times New Roman" w:cs="Times New Roman" w:hint="eastAsia"/>
          <w:sz w:val="22"/>
        </w:rPr>
        <w:t xml:space="preserve"> </w:t>
      </w:r>
      <w:r w:rsidR="003315D1">
        <w:rPr>
          <w:rFonts w:ascii="Times New Roman" w:hAnsi="Times New Roman" w:cs="Times New Roman" w:hint="eastAsia"/>
          <w:sz w:val="22"/>
        </w:rPr>
        <w:t>추가</w:t>
      </w:r>
      <w:r w:rsidR="003315D1">
        <w:rPr>
          <w:rFonts w:ascii="Times New Roman" w:hAnsi="Times New Roman" w:cs="Times New Roman" w:hint="eastAsia"/>
          <w:sz w:val="22"/>
        </w:rPr>
        <w:t>.</w:t>
      </w:r>
    </w:p>
    <w:p w14:paraId="0B874F29" w14:textId="6E562B1D"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A757D1" w:rsidRPr="00F34470">
        <w:rPr>
          <w:rFonts w:ascii="Times New Roman" w:hAnsi="Times New Roman" w:cs="Times New Roman"/>
          <w:sz w:val="22"/>
        </w:rPr>
        <w:t>(n=1 for subject, n=6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w:t>
      </w:r>
      <w:r w:rsidR="009B7104">
        <w:rPr>
          <w:rFonts w:ascii="Times New Roman" w:eastAsia="맑은 고딕" w:hAnsi="Times New Roman" w:cs="Times New Roman"/>
          <w:sz w:val="22"/>
        </w:rPr>
        <w:lastRenderedPageBreak/>
        <w:t>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0647F">
        <w:rPr>
          <w:rFonts w:ascii="Times New Roman" w:hAnsi="Times New Roman" w:cs="Times New Roman"/>
          <w:sz w:val="22"/>
        </w:rPr>
        <w:t>Figur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77777777" w:rsidR="00A80CDE" w:rsidRPr="00403721" w:rsidRDefault="00A80CDE" w:rsidP="00EE49C7">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9">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2CA529C9" w:rsidR="00B769F0" w:rsidRPr="00403721" w:rsidRDefault="0040647F" w:rsidP="00B769F0">
      <w:pPr>
        <w:spacing w:line="480" w:lineRule="auto"/>
        <w:rPr>
          <w:rFonts w:ascii="Times New Roman" w:hAnsi="Times New Roman" w:cs="Times New Roman"/>
          <w:sz w:val="22"/>
        </w:rPr>
      </w:pPr>
      <w:proofErr w:type="gramStart"/>
      <w:r w:rsidRPr="00F34470">
        <w:rPr>
          <w:rFonts w:ascii="Times New Roman" w:hAnsi="Times New Roman" w:cs="Times New Roman"/>
          <w:sz w:val="22"/>
        </w:rPr>
        <w:t>Figure 2</w:t>
      </w:r>
      <w:r w:rsidR="00F00C9A" w:rsidRPr="00F34470">
        <w:rPr>
          <w:rFonts w:ascii="Times New Roman" w:hAnsi="Times New Roman" w:cs="Times New Roman"/>
          <w:sz w:val="22"/>
        </w:rPr>
        <w:t>.</w:t>
      </w:r>
      <w:proofErr w:type="gramEnd"/>
      <w:r w:rsidR="00B769F0" w:rsidRPr="00F34470">
        <w:rPr>
          <w:rFonts w:ascii="Times New Roman" w:hAnsi="Times New Roman" w:cs="Times New Roman"/>
          <w:sz w:val="22"/>
        </w:rPr>
        <w:t xml:space="preserve"> </w:t>
      </w:r>
      <w:proofErr w:type="gramStart"/>
      <w:r w:rsidR="00B769F0" w:rsidRPr="00F34470">
        <w:rPr>
          <w:rFonts w:ascii="Times New Roman" w:hAnsi="Times New Roman" w:cs="Times New Roman"/>
          <w:sz w:val="22"/>
        </w:rPr>
        <w:t>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proofErr w:type="gramEnd"/>
      <w:r w:rsidR="007517E3">
        <w:rPr>
          <w:rFonts w:ascii="Times New Roman" w:hAnsi="Times New Roman" w:cs="Times New Roman"/>
          <w:sz w:val="22"/>
        </w:rPr>
        <w:t xml:space="preserve"> (n= </w:t>
      </w:r>
      <w:r w:rsidR="00295196">
        <w:rPr>
          <w:rFonts w:ascii="Times New Roman" w:hAnsi="Times New Roman" w:cs="Times New Roman"/>
          <w:sz w:val="22"/>
        </w:rPr>
        <w:t>1 and</w:t>
      </w:r>
      <w:r w:rsidR="007517E3">
        <w:rPr>
          <w:rFonts w:ascii="Times New Roman" w:hAnsi="Times New Roman" w:cs="Times New Roman"/>
          <w:sz w:val="22"/>
        </w:rPr>
        <w:t xml:space="preserve"> </w:t>
      </w:r>
      <w:r w:rsidR="00295196">
        <w:rPr>
          <w:rFonts w:ascii="Times New Roman" w:hAnsi="Times New Roman" w:cs="Times New Roman"/>
          <w:sz w:val="22"/>
        </w:rPr>
        <w:t>6</w:t>
      </w:r>
      <w:r w:rsidR="007517E3">
        <w:rPr>
          <w:rFonts w:ascii="Times New Roman" w:hAnsi="Times New Roman" w:cs="Times New Roman"/>
          <w:sz w:val="22"/>
        </w:rPr>
        <w:t>, respectively)</w:t>
      </w:r>
      <w:r w:rsidR="00A80CDE" w:rsidRPr="00403721">
        <w:rPr>
          <w:rFonts w:ascii="Times New Roman" w:hAnsi="Times New Roman" w:cs="Times New Roman"/>
          <w:sz w:val="22"/>
        </w:rPr>
        <w:t xml:space="preserve"> </w:t>
      </w:r>
      <w:proofErr w:type="gramStart"/>
      <w:r w:rsidR="00A80CDE" w:rsidRPr="00403721">
        <w:rPr>
          <w:rFonts w:ascii="Times New Roman" w:hAnsi="Times New Roman" w:cs="Times New Roman"/>
          <w:sz w:val="22"/>
        </w:rPr>
        <w:t xml:space="preserve">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proofErr w:type="spellStart"/>
      <w:r w:rsidR="00947BE7" w:rsidRPr="00403721">
        <w:rPr>
          <w:rFonts w:ascii="Times New Roman" w:hAnsi="Times New Roman" w:cs="Times New Roman"/>
          <w:sz w:val="22"/>
        </w:rPr>
        <w:t>nEMG</w:t>
      </w:r>
      <w:proofErr w:type="spellEnd"/>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proofErr w:type="spellStart"/>
      <w:r w:rsidR="00947BE7" w:rsidRPr="00403721">
        <w:rPr>
          <w:rFonts w:ascii="Times New Roman" w:hAnsi="Times New Roman" w:cs="Times New Roman"/>
          <w:sz w:val="22"/>
        </w:rPr>
        <w:t>nEMG</w:t>
      </w:r>
      <w:proofErr w:type="spellEnd"/>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w:t>
      </w:r>
      <w:proofErr w:type="gramEnd"/>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3F8F88BB"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proofErr w:type="spellStart"/>
      <w:r w:rsidR="00186016" w:rsidRPr="00403721">
        <w:rPr>
          <w:rFonts w:ascii="Times New Roman" w:hAnsi="Times New Roman" w:cs="Times New Roman"/>
          <w:sz w:val="22"/>
        </w:rPr>
        <w:t>nEMGNet</w:t>
      </w:r>
      <w:proofErr w:type="spellEnd"/>
      <w:r w:rsidRPr="00403721">
        <w:rPr>
          <w:rFonts w:ascii="Times New Roman" w:hAnsi="Times New Roman" w:cs="Times New Roman"/>
          <w:sz w:val="22"/>
        </w:rPr>
        <w:t xml:space="preserve">, the characteristics of the waveform of myopathy, neuropathy, and normal were similar to characteristics of the actual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Pr="00403721" w:rsidRDefault="00F92601" w:rsidP="00F1127C">
      <w:pPr>
        <w:spacing w:line="480" w:lineRule="auto"/>
        <w:jc w:val="left"/>
        <w:rPr>
          <w:rFonts w:ascii="Times New Roman" w:hAnsi="Times New Roman" w:cs="Times New Roman"/>
          <w:sz w:val="22"/>
        </w:rPr>
      </w:pPr>
      <w:commentRangeStart w:id="3"/>
      <w:proofErr w:type="gramStart"/>
      <w:r w:rsidRPr="00403721">
        <w:rPr>
          <w:rFonts w:ascii="Times New Roman" w:hAnsi="Times New Roman" w:cs="Times New Roman"/>
          <w:sz w:val="22"/>
        </w:rPr>
        <w:t>S3 Figure</w:t>
      </w:r>
      <w:r w:rsidR="002853BA" w:rsidRPr="00403721">
        <w:rPr>
          <w:rFonts w:ascii="Times New Roman" w:hAnsi="Times New Roman" w:cs="Times New Roman"/>
          <w:sz w:val="22"/>
        </w:rPr>
        <w:t>.</w:t>
      </w:r>
      <w:proofErr w:type="gramEnd"/>
      <w:r w:rsidR="0025632E" w:rsidRPr="00403721">
        <w:rPr>
          <w:rFonts w:ascii="Times New Roman" w:hAnsi="Times New Roman" w:cs="Times New Roman"/>
          <w:sz w:val="22"/>
        </w:rPr>
        <w:t xml:space="preserve"> </w:t>
      </w:r>
      <w:r w:rsidR="004D534F" w:rsidRPr="00403721">
        <w:rPr>
          <w:rFonts w:ascii="Times New Roman" w:hAnsi="Times New Roman" w:cs="Times New Roman"/>
          <w:sz w:val="22"/>
        </w:rPr>
        <w:t>Trained waveforms</w:t>
      </w:r>
      <w:r w:rsidR="0025632E" w:rsidRPr="00403721">
        <w:rPr>
          <w:rFonts w:ascii="Times New Roman" w:hAnsi="Times New Roman" w:cs="Times New Roman"/>
          <w:sz w:val="22"/>
        </w:rPr>
        <w:t xml:space="preserve"> of </w:t>
      </w:r>
      <w:r w:rsidR="004D534F" w:rsidRPr="00403721">
        <w:rPr>
          <w:rFonts w:ascii="Times New Roman" w:hAnsi="Times New Roman" w:cs="Times New Roman"/>
          <w:sz w:val="22"/>
        </w:rPr>
        <w:t xml:space="preserve">myopathy, neuropathy, and normal based on </w:t>
      </w:r>
      <w:proofErr w:type="spellStart"/>
      <w:r w:rsidR="00186016" w:rsidRPr="00403721">
        <w:rPr>
          <w:rFonts w:ascii="Times New Roman" w:hAnsi="Times New Roman" w:cs="Times New Roman"/>
          <w:sz w:val="22"/>
        </w:rPr>
        <w:t>nEMGNet</w:t>
      </w:r>
      <w:proofErr w:type="spellEnd"/>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proofErr w:type="spellStart"/>
      <w:r w:rsidR="00186016" w:rsidRPr="00403721">
        <w:rPr>
          <w:rFonts w:ascii="Times New Roman" w:hAnsi="Times New Roman" w:cs="Times New Roman"/>
          <w:sz w:val="22"/>
        </w:rPr>
        <w:t>nEMGNet</w:t>
      </w:r>
      <w:proofErr w:type="spellEnd"/>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3"/>
      <w:r w:rsidR="001A6108" w:rsidRPr="00403721">
        <w:rPr>
          <w:rStyle w:val="a7"/>
          <w:rFonts w:ascii="Times New Roman" w:hAnsi="Times New Roman" w:cs="Times New Roman"/>
        </w:rPr>
        <w:commentReference w:id="3"/>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w:t>
      </w:r>
      <w:proofErr w:type="gramStart"/>
      <w:r w:rsidRPr="00403721">
        <w:rPr>
          <w:rFonts w:ascii="Times New Roman" w:hAnsi="Times New Roman" w:cs="Times New Roman"/>
          <w:sz w:val="22"/>
        </w:rPr>
        <w:t>and</w:t>
      </w:r>
      <w:proofErr w:type="gramEnd"/>
      <w:r w:rsidRPr="00403721">
        <w:rPr>
          <w:rFonts w:ascii="Times New Roman" w:hAnsi="Times New Roman" w:cs="Times New Roman"/>
          <w:sz w:val="22"/>
        </w:rPr>
        <w:t xml:space="preserve">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8472355" w14:textId="77777777" w:rsidR="00381980" w:rsidRPr="00403721" w:rsidRDefault="00020AEA"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proofErr w:type="spellStart"/>
      <w:r w:rsidR="00947BE7" w:rsidRPr="00403721">
        <w:rPr>
          <w:rFonts w:ascii="Times New Roman" w:hAnsi="Times New Roman" w:cs="Times New Roman"/>
          <w:sz w:val="22"/>
        </w:rPr>
        <w:t>nEMG</w:t>
      </w:r>
      <w:proofErr w:type="spellEnd"/>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 xml:space="preserve">subjects which has </w:t>
      </w:r>
      <w:r w:rsidR="006207D3" w:rsidRPr="00403721">
        <w:rPr>
          <w:rFonts w:ascii="Times New Roman" w:hAnsi="Times New Roman" w:cs="Times New Roman"/>
          <w:sz w:val="22"/>
        </w:rPr>
        <w:lastRenderedPageBreak/>
        <w:t>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C235878" w14:textId="77777777" w:rsidR="00210DFC" w:rsidRPr="00403721" w:rsidRDefault="00210DFC"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77777777" w:rsidR="00D22DBD" w:rsidRPr="00403721" w:rsidRDefault="006B11EA" w:rsidP="00D22DBD">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proofErr w:type="spellStart"/>
      <w:r w:rsidR="00947BE7" w:rsidRPr="00403721">
        <w:rPr>
          <w:rFonts w:ascii="Times New Roman" w:hAnsi="Times New Roman" w:cs="Times New Roman"/>
          <w:kern w:val="0"/>
          <w:sz w:val="22"/>
        </w:rPr>
        <w:t>nEMG</w:t>
      </w:r>
      <w:proofErr w:type="spellEnd"/>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named </w:t>
      </w:r>
      <w:proofErr w:type="spellStart"/>
      <w:r w:rsidR="00186016" w:rsidRPr="00403721">
        <w:rPr>
          <w:rFonts w:ascii="Times New Roman" w:hAnsi="Times New Roman" w:cs="Times New Roman"/>
          <w:kern w:val="0"/>
          <w:sz w:val="22"/>
        </w:rPr>
        <w:t>nEMGNet</w:t>
      </w:r>
      <w:proofErr w:type="spellEnd"/>
      <w:r w:rsidR="00F863AF" w:rsidRPr="00403721">
        <w:rPr>
          <w:rFonts w:ascii="Times New Roman" w:hAnsi="Times New Roman" w:cs="Times New Roman"/>
          <w:kern w:val="0"/>
          <w:sz w:val="22"/>
        </w:rPr>
        <w:t xml:space="preserve"> to interpreting the </w:t>
      </w:r>
      <w:proofErr w:type="spellStart"/>
      <w:r w:rsidR="00947BE7" w:rsidRPr="00403721">
        <w:rPr>
          <w:rFonts w:ascii="Times New Roman" w:hAnsi="Times New Roman" w:cs="Times New Roman"/>
          <w:kern w:val="0"/>
          <w:sz w:val="22"/>
        </w:rPr>
        <w:t>nEMG</w:t>
      </w:r>
      <w:proofErr w:type="spellEnd"/>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nd asses</w:t>
      </w:r>
      <w:r w:rsidR="00D72E8F" w:rsidRPr="00403721">
        <w:rPr>
          <w:rFonts w:ascii="Times New Roman" w:hAnsi="Times New Roman" w:cs="Times New Roman"/>
          <w:kern w:val="0"/>
          <w:sz w:val="22"/>
        </w:rPr>
        <w:t>s the performanc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 xml:space="preserve">compare the </w:t>
      </w:r>
      <w:r w:rsidR="00FC7A0A" w:rsidRPr="00403721">
        <w:rPr>
          <w:rFonts w:ascii="Times New Roman" w:hAnsi="Times New Roman" w:cs="Times New Roman"/>
          <w:kern w:val="0"/>
          <w:sz w:val="22"/>
        </w:rPr>
        <w:t>accuracy with</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classification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A50DC5" w:rsidRPr="00403721">
        <w:rPr>
          <w:rFonts w:ascii="Times New Roman" w:hAnsi="Times New Roman" w:cs="Times New Roman"/>
          <w:kern w:val="0"/>
          <w:sz w:val="22"/>
        </w:rPr>
        <w:t>As a re</w:t>
      </w:r>
      <w:r w:rsidR="00FF7A84" w:rsidRPr="00403721">
        <w:rPr>
          <w:rFonts w:ascii="Times New Roman" w:hAnsi="Times New Roman" w:cs="Times New Roman"/>
          <w:kern w:val="0"/>
          <w:sz w:val="22"/>
        </w:rPr>
        <w:t xml:space="preserve">sult of analysis with </w:t>
      </w:r>
      <w:proofErr w:type="spellStart"/>
      <w:r w:rsidR="00186016" w:rsidRPr="00403721">
        <w:rPr>
          <w:rFonts w:ascii="Times New Roman" w:hAnsi="Times New Roman" w:cs="Times New Roman"/>
          <w:kern w:val="0"/>
          <w:sz w:val="22"/>
        </w:rPr>
        <w:t>nEMGNet</w:t>
      </w:r>
      <w:proofErr w:type="spellEnd"/>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analysis.</w:t>
      </w:r>
    </w:p>
    <w:p w14:paraId="747E001E" w14:textId="7846AF21" w:rsidR="007E79CB" w:rsidRPr="00403721" w:rsidRDefault="00037C1D" w:rsidP="00CF07D9">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While </w:t>
      </w:r>
      <w:proofErr w:type="spellStart"/>
      <w:r w:rsidRPr="00403721">
        <w:rPr>
          <w:rFonts w:ascii="Times New Roman" w:hAnsi="Times New Roman" w:cs="Times New Roman"/>
          <w:kern w:val="0"/>
          <w:sz w:val="22"/>
        </w:rPr>
        <w:t>nEMGNet</w:t>
      </w:r>
      <w:proofErr w:type="spellEnd"/>
      <w:r w:rsidRPr="00403721">
        <w:rPr>
          <w:rFonts w:ascii="Times New Roman" w:hAnsi="Times New Roman" w:cs="Times New Roman"/>
          <w:kern w:val="0"/>
          <w:sz w:val="22"/>
        </w:rPr>
        <w:t xml:space="preserve">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proofErr w:type="spellStart"/>
      <w:r w:rsidR="00947BE7" w:rsidRPr="00403721">
        <w:rPr>
          <w:rFonts w:ascii="Times New Roman" w:hAnsi="Times New Roman" w:cs="Times New Roman"/>
          <w:kern w:val="0"/>
          <w:sz w:val="22"/>
        </w:rPr>
        <w:t>nEMG</w:t>
      </w:r>
      <w:proofErr w:type="spellEnd"/>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w:t>
      </w:r>
      <w:proofErr w:type="spellStart"/>
      <w:r w:rsidR="00BA4FA7" w:rsidRPr="00403721">
        <w:rPr>
          <w:rFonts w:ascii="Times New Roman" w:hAnsi="Times New Roman" w:cs="Times New Roman"/>
          <w:kern w:val="0"/>
          <w:sz w:val="22"/>
        </w:rPr>
        <w:t>DiVote</w:t>
      </w:r>
      <w:proofErr w:type="spellEnd"/>
      <w:r w:rsidR="00BA4FA7" w:rsidRPr="00403721">
        <w:rPr>
          <w:rFonts w:ascii="Times New Roman" w:hAnsi="Times New Roman" w:cs="Times New Roman"/>
          <w:kern w:val="0"/>
          <w:sz w:val="22"/>
        </w:rPr>
        <w:t xml:space="preserve"> pipeline was use</w:t>
      </w:r>
      <w:r w:rsidR="006D72CD" w:rsidRPr="00403721">
        <w:rPr>
          <w:rFonts w:ascii="Times New Roman" w:hAnsi="Times New Roman" w:cs="Times New Roman"/>
          <w:kern w:val="0"/>
          <w:sz w:val="22"/>
        </w:rPr>
        <w:t xml:space="preserve">d to overcome these limitations and contributed to the improved accuracy.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proofErr w:type="spellStart"/>
      <w:r w:rsidR="00A554E6" w:rsidRPr="00403721">
        <w:rPr>
          <w:rFonts w:ascii="Times New Roman" w:hAnsi="Times New Roman" w:cs="Times New Roman"/>
          <w:kern w:val="0"/>
          <w:sz w:val="22"/>
        </w:rPr>
        <w:t>addtional</w:t>
      </w:r>
      <w:proofErr w:type="spellEnd"/>
      <w:r w:rsidR="00A554E6" w:rsidRPr="00403721">
        <w:rPr>
          <w:rFonts w:ascii="Times New Roman" w:hAnsi="Times New Roman" w:cs="Times New Roman"/>
          <w:kern w:val="0"/>
          <w:sz w:val="22"/>
        </w:rPr>
        <w:t xml:space="preserve">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proofErr w:type="spellStart"/>
      <w:r w:rsidR="00186016" w:rsidRPr="00403721">
        <w:rPr>
          <w:rFonts w:ascii="Times New Roman" w:hAnsi="Times New Roman" w:cs="Times New Roman"/>
          <w:kern w:val="0"/>
          <w:sz w:val="22"/>
        </w:rPr>
        <w:t>nEMGNet</w:t>
      </w:r>
      <w:proofErr w:type="spellEnd"/>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013CEF">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proofErr w:type="spellStart"/>
      <w:r w:rsidR="00947BE7" w:rsidRPr="00403721">
        <w:rPr>
          <w:rFonts w:ascii="Times New Roman" w:hAnsi="Times New Roman" w:cs="Times New Roman"/>
          <w:kern w:val="0"/>
          <w:sz w:val="22"/>
        </w:rPr>
        <w:t>nEMG</w:t>
      </w:r>
      <w:proofErr w:type="spellEnd"/>
      <w:r w:rsidR="00956D4A" w:rsidRPr="00403721">
        <w:rPr>
          <w:rFonts w:ascii="Times New Roman" w:hAnsi="Times New Roman" w:cs="Times New Roman"/>
          <w:kern w:val="0"/>
          <w:sz w:val="22"/>
        </w:rPr>
        <w:t xml:space="preserve">, and needle </w:t>
      </w:r>
      <w:proofErr w:type="spellStart"/>
      <w:r w:rsidR="00947BE7" w:rsidRPr="00403721">
        <w:rPr>
          <w:rFonts w:ascii="Times New Roman" w:hAnsi="Times New Roman" w:cs="Times New Roman"/>
          <w:kern w:val="0"/>
          <w:sz w:val="22"/>
        </w:rPr>
        <w:t>nEMG</w:t>
      </w:r>
      <w:proofErr w:type="spellEnd"/>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proofErr w:type="gramStart"/>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ious</w:t>
      </w:r>
      <w:proofErr w:type="gramEnd"/>
      <w:r w:rsidR="008A393F" w:rsidRPr="00403721">
        <w:rPr>
          <w:rFonts w:ascii="Times New Roman" w:hAnsi="Times New Roman" w:cs="Times New Roman"/>
          <w:kern w:val="0"/>
          <w:sz w:val="22"/>
        </w:rPr>
        <w:t xml:space="preserve">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proofErr w:type="spellStart"/>
      <w:r w:rsidR="00947BE7" w:rsidRPr="00403721">
        <w:rPr>
          <w:rFonts w:ascii="Times New Roman" w:hAnsi="Times New Roman" w:cs="Times New Roman"/>
          <w:kern w:val="0"/>
          <w:sz w:val="22"/>
        </w:rPr>
        <w:t>nEMG</w:t>
      </w:r>
      <w:proofErr w:type="spellEnd"/>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proofErr w:type="spellStart"/>
      <w:r w:rsidR="00947BE7" w:rsidRPr="00403721">
        <w:rPr>
          <w:rFonts w:ascii="Times New Roman" w:hAnsi="Times New Roman" w:cs="Times New Roman"/>
          <w:kern w:val="0"/>
          <w:sz w:val="22"/>
        </w:rPr>
        <w:t>nEMG</w:t>
      </w:r>
      <w:proofErr w:type="spellEnd"/>
      <w:r w:rsidR="008A393F" w:rsidRPr="00403721">
        <w:rPr>
          <w:rFonts w:ascii="Times New Roman" w:hAnsi="Times New Roman" w:cs="Times New Roman"/>
          <w:kern w:val="0"/>
          <w:sz w:val="22"/>
        </w:rPr>
        <w:t xml:space="preserve"> or signals during resting state using needle </w:t>
      </w:r>
      <w:proofErr w:type="spellStart"/>
      <w:r w:rsidR="00947BE7" w:rsidRPr="00403721">
        <w:rPr>
          <w:rFonts w:ascii="Times New Roman" w:hAnsi="Times New Roman" w:cs="Times New Roman"/>
          <w:kern w:val="0"/>
          <w:sz w:val="22"/>
        </w:rPr>
        <w:t>nEMG</w:t>
      </w:r>
      <w:proofErr w:type="spellEnd"/>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proofErr w:type="spellStart"/>
      <w:r w:rsidR="00947BE7" w:rsidRPr="00403721">
        <w:rPr>
          <w:rFonts w:ascii="Times New Roman" w:hAnsi="Times New Roman" w:cs="Times New Roman"/>
          <w:kern w:val="0"/>
          <w:sz w:val="22"/>
        </w:rPr>
        <w:t>nEMG</w:t>
      </w:r>
      <w:proofErr w:type="spellEnd"/>
      <w:r w:rsidR="000626D7" w:rsidRPr="00403721">
        <w:rPr>
          <w:rFonts w:ascii="Times New Roman" w:hAnsi="Times New Roman" w:cs="Times New Roman"/>
          <w:kern w:val="0"/>
          <w:sz w:val="22"/>
        </w:rPr>
        <w:t xml:space="preserve"> is useful rather than surface </w:t>
      </w:r>
      <w:proofErr w:type="spellStart"/>
      <w:r w:rsidR="00947BE7" w:rsidRPr="00403721">
        <w:rPr>
          <w:rFonts w:ascii="Times New Roman" w:hAnsi="Times New Roman" w:cs="Times New Roman"/>
          <w:kern w:val="0"/>
          <w:sz w:val="22"/>
        </w:rPr>
        <w:t>nEMG</w:t>
      </w:r>
      <w:proofErr w:type="spellEnd"/>
      <w:r w:rsidR="000626D7" w:rsidRPr="00403721">
        <w:rPr>
          <w:rFonts w:ascii="Times New Roman" w:hAnsi="Times New Roman" w:cs="Times New Roman"/>
          <w:kern w:val="0"/>
          <w:sz w:val="22"/>
        </w:rPr>
        <w:t xml:space="preserve">, and not only the signal </w:t>
      </w:r>
      <w:r w:rsidR="000626D7" w:rsidRPr="00403721">
        <w:rPr>
          <w:rFonts w:ascii="Times New Roman" w:hAnsi="Times New Roman" w:cs="Times New Roman"/>
          <w:kern w:val="0"/>
          <w:sz w:val="22"/>
        </w:rPr>
        <w:lastRenderedPageBreak/>
        <w:t xml:space="preserve">during resting state but also the signal of during volitional state should be considered among needle </w:t>
      </w:r>
      <w:proofErr w:type="spellStart"/>
      <w:r w:rsidR="00947BE7" w:rsidRPr="00403721">
        <w:rPr>
          <w:rFonts w:ascii="Times New Roman" w:hAnsi="Times New Roman" w:cs="Times New Roman"/>
          <w:kern w:val="0"/>
          <w:sz w:val="22"/>
        </w:rPr>
        <w:t>nEMG</w:t>
      </w:r>
      <w:proofErr w:type="spellEnd"/>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proofErr w:type="gramStart"/>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proofErr w:type="gramEnd"/>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proofErr w:type="spellStart"/>
      <w:r w:rsidR="00947BE7" w:rsidRPr="00403721">
        <w:rPr>
          <w:rFonts w:ascii="Times New Roman" w:hAnsi="Times New Roman" w:cs="Times New Roman"/>
          <w:kern w:val="0"/>
          <w:sz w:val="22"/>
        </w:rPr>
        <w:t>nEMG</w:t>
      </w:r>
      <w:proofErr w:type="spellEnd"/>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proofErr w:type="spellStart"/>
      <w:r w:rsidR="00947BE7" w:rsidRPr="00403721">
        <w:rPr>
          <w:rFonts w:ascii="Times New Roman" w:hAnsi="Times New Roman" w:cs="Times New Roman"/>
          <w:kern w:val="0"/>
          <w:sz w:val="22"/>
        </w:rPr>
        <w:t>nEMG</w:t>
      </w:r>
      <w:proofErr w:type="spellEnd"/>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proofErr w:type="spellStart"/>
      <w:r w:rsidR="00186016" w:rsidRPr="00403721">
        <w:rPr>
          <w:rFonts w:ascii="Times New Roman" w:hAnsi="Times New Roman" w:cs="Times New Roman"/>
          <w:kern w:val="0"/>
          <w:sz w:val="22"/>
        </w:rPr>
        <w:t>nEMGNet</w:t>
      </w:r>
      <w:proofErr w:type="spellEnd"/>
      <w:r w:rsidR="004E247B" w:rsidRPr="00403721">
        <w:rPr>
          <w:rFonts w:ascii="Times New Roman" w:hAnsi="Times New Roman" w:cs="Times New Roman"/>
          <w:kern w:val="0"/>
          <w:sz w:val="22"/>
        </w:rPr>
        <w:t xml:space="preserve">, the diagnostic accuracy of physicians was measured and compared with that of </w:t>
      </w:r>
      <w:proofErr w:type="spellStart"/>
      <w:r w:rsidR="00186016" w:rsidRPr="00403721">
        <w:rPr>
          <w:rFonts w:ascii="Times New Roman" w:hAnsi="Times New Roman" w:cs="Times New Roman"/>
          <w:kern w:val="0"/>
          <w:sz w:val="22"/>
        </w:rPr>
        <w:t>nEMGNet</w:t>
      </w:r>
      <w:proofErr w:type="spellEnd"/>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proofErr w:type="spellStart"/>
      <w:r w:rsidR="00947BE7" w:rsidRPr="00403721">
        <w:rPr>
          <w:rFonts w:ascii="Times New Roman" w:hAnsi="Times New Roman" w:cs="Times New Roman"/>
          <w:kern w:val="0"/>
          <w:sz w:val="22"/>
        </w:rPr>
        <w:t>nEMG</w:t>
      </w:r>
      <w:proofErr w:type="spellEnd"/>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proofErr w:type="spellStart"/>
      <w:r w:rsidR="00186016" w:rsidRPr="00403721">
        <w:rPr>
          <w:rFonts w:ascii="Times New Roman" w:hAnsi="Times New Roman" w:cs="Times New Roman"/>
          <w:kern w:val="0"/>
          <w:sz w:val="22"/>
        </w:rPr>
        <w:t>nEMGNet</w:t>
      </w:r>
      <w:proofErr w:type="spellEnd"/>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1259EC">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w:t>
      </w:r>
      <w:proofErr w:type="gramStart"/>
      <w:r w:rsidRPr="00403721">
        <w:rPr>
          <w:rFonts w:ascii="Times New Roman" w:hAnsi="Times New Roman" w:cs="Times New Roman"/>
          <w:kern w:val="0"/>
          <w:sz w:val="22"/>
        </w:rPr>
        <w:t>It</w:t>
      </w:r>
      <w:proofErr w:type="gramEnd"/>
      <w:r w:rsidRPr="00403721">
        <w:rPr>
          <w:rFonts w:ascii="Times New Roman" w:hAnsi="Times New Roman" w:cs="Times New Roman"/>
          <w:kern w:val="0"/>
          <w:sz w:val="22"/>
        </w:rPr>
        <w:t xml:space="preserve"> is thought that the pre-test probability of diagnosing only with the </w:t>
      </w:r>
      <w:proofErr w:type="spellStart"/>
      <w:r w:rsidR="00947BE7" w:rsidRPr="00403721">
        <w:rPr>
          <w:rFonts w:ascii="Times New Roman" w:hAnsi="Times New Roman" w:cs="Times New Roman"/>
          <w:kern w:val="0"/>
          <w:sz w:val="22"/>
        </w:rPr>
        <w:t>nEMG</w:t>
      </w:r>
      <w:proofErr w:type="spellEnd"/>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proofErr w:type="spellStart"/>
      <w:r w:rsidR="00186016" w:rsidRPr="00403721">
        <w:rPr>
          <w:rFonts w:ascii="Times New Roman" w:hAnsi="Times New Roman" w:cs="Times New Roman"/>
          <w:kern w:val="0"/>
          <w:sz w:val="22"/>
        </w:rPr>
        <w:t>nEMGNet</w:t>
      </w:r>
      <w:proofErr w:type="spellEnd"/>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700B92">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proofErr w:type="gramStart"/>
      <w:r w:rsidRPr="00403721">
        <w:rPr>
          <w:rFonts w:ascii="Times New Roman" w:hAnsi="Times New Roman" w:cs="Times New Roman"/>
          <w:sz w:val="22"/>
        </w:rPr>
        <w:t>has</w:t>
      </w:r>
      <w:proofErr w:type="gramEnd"/>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proofErr w:type="spellStart"/>
      <w:r w:rsidR="00947BE7" w:rsidRPr="00403721">
        <w:rPr>
          <w:rFonts w:ascii="Times New Roman" w:hAnsi="Times New Roman" w:cs="Times New Roman"/>
          <w:sz w:val="22"/>
        </w:rPr>
        <w:t>nEMG</w:t>
      </w:r>
      <w:proofErr w:type="spellEnd"/>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proofErr w:type="spellStart"/>
      <w:r w:rsidR="00947BE7" w:rsidRPr="00403721">
        <w:rPr>
          <w:rFonts w:ascii="Times New Roman" w:hAnsi="Times New Roman" w:cs="Times New Roman"/>
          <w:sz w:val="22"/>
        </w:rPr>
        <w:t>nEMG</w:t>
      </w:r>
      <w:proofErr w:type="spellEnd"/>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w:t>
      </w:r>
      <w:r w:rsidR="00CF7A51" w:rsidRPr="00403721">
        <w:rPr>
          <w:rFonts w:ascii="Times New Roman" w:hAnsi="Times New Roman" w:cs="Times New Roman"/>
          <w:sz w:val="22"/>
        </w:rPr>
        <w:lastRenderedPageBreak/>
        <w:t xml:space="preserve">applying machine learning to </w:t>
      </w:r>
      <w:proofErr w:type="spellStart"/>
      <w:r w:rsidR="00947BE7" w:rsidRPr="00403721">
        <w:rPr>
          <w:rFonts w:ascii="Times New Roman" w:hAnsi="Times New Roman" w:cs="Times New Roman"/>
          <w:sz w:val="22"/>
        </w:rPr>
        <w:t>nEMG</w:t>
      </w:r>
      <w:proofErr w:type="spellEnd"/>
      <w:r w:rsidR="00CF7A51" w:rsidRPr="00403721">
        <w:rPr>
          <w:rFonts w:ascii="Times New Roman" w:hAnsi="Times New Roman" w:cs="Times New Roman"/>
          <w:sz w:val="22"/>
        </w:rPr>
        <w:t xml:space="preserve"> interpretation. </w:t>
      </w:r>
    </w:p>
    <w:p w14:paraId="0DE5D1EB" w14:textId="77777777" w:rsidR="002B5FEE" w:rsidRPr="00403721" w:rsidRDefault="00700B92" w:rsidP="00700B92">
      <w:pPr>
        <w:spacing w:line="480" w:lineRule="auto"/>
        <w:rPr>
          <w:rFonts w:ascii="Times New Roman" w:hAnsi="Times New Roman" w:cs="Times New Roman"/>
          <w:sz w:val="22"/>
        </w:rPr>
      </w:pPr>
      <w:r w:rsidRPr="00403721">
        <w:rPr>
          <w:rFonts w:ascii="Times New Roman" w:hAnsi="Times New Roman" w:cs="Times New Roman"/>
          <w:sz w:val="22"/>
        </w:rPr>
        <w:t xml:space="preserve"> Until now, few studies on analyzing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machines, reducing errors in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interpretation and the workload of physicians, and potentially preventing personal medial information leakage that can arise when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data is uploaded online for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analysis, so shed lights on diagnosis patient of suspected neuropathy or myopathy by machine learning which might help with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proofErr w:type="gramStart"/>
      <w:r w:rsidRPr="00403721">
        <w:rPr>
          <w:rFonts w:ascii="Times New Roman" w:hAnsi="Times New Roman" w:cs="Times New Roman"/>
          <w:sz w:val="22"/>
        </w:rPr>
        <w:t>S1 Fig.</w:t>
      </w:r>
      <w:proofErr w:type="gramEnd"/>
      <w:r w:rsidRPr="00403721">
        <w:rPr>
          <w:rFonts w:ascii="Times New Roman" w:hAnsi="Times New Roman" w:cs="Times New Roman"/>
          <w:sz w:val="22"/>
        </w:rPr>
        <w:t xml:space="preserve">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1"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2"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MCN" w:date="2021-12-20T16:09:00Z" w:initials="E">
    <w:p w14:paraId="05F402EA" w14:textId="5F99DD61" w:rsidR="00B76344" w:rsidRPr="00B76344" w:rsidRDefault="00B76344">
      <w:pPr>
        <w:pStyle w:val="a8"/>
      </w:pPr>
      <w:r>
        <w:rPr>
          <w:rStyle w:val="a7"/>
        </w:rPr>
        <w:annotationRef/>
      </w:r>
      <w:r>
        <w:t>M</w:t>
      </w:r>
      <w:r>
        <w:rPr>
          <w:rFonts w:hint="eastAsia"/>
        </w:rPr>
        <w:t xml:space="preserve">uscle </w:t>
      </w:r>
      <w:r>
        <w:t>location 정</w:t>
      </w:r>
      <w:r>
        <w:rPr>
          <w:rFonts w:hint="eastAsia"/>
        </w:rPr>
        <w:t xml:space="preserve">보 </w:t>
      </w:r>
      <w:proofErr w:type="spellStart"/>
      <w:r>
        <w:rPr>
          <w:rFonts w:hint="eastAsia"/>
        </w:rPr>
        <w:t>있는것과</w:t>
      </w:r>
      <w:proofErr w:type="spellEnd"/>
      <w:r>
        <w:rPr>
          <w:rFonts w:hint="eastAsia"/>
        </w:rPr>
        <w:t xml:space="preserve"> 없는 것 각각의 정확도 나타내는 </w:t>
      </w:r>
      <w:r>
        <w:t>table</w:t>
      </w:r>
      <w:r>
        <w:rPr>
          <w:rFonts w:hint="eastAsia"/>
        </w:rPr>
        <w:t xml:space="preserve">추가 </w:t>
      </w:r>
      <w:r>
        <w:t>-&gt;</w:t>
      </w:r>
      <w:r>
        <w:rPr>
          <w:rFonts w:hint="eastAsia"/>
        </w:rPr>
        <w:t>유재성 연구원에 요청</w:t>
      </w:r>
    </w:p>
  </w:comment>
  <w:comment w:id="2" w:author="10" w:date="2021-12-14T17:10:00Z" w:initials="1">
    <w:p w14:paraId="1A006381" w14:textId="77777777" w:rsidR="00075B5F" w:rsidRPr="003068B6" w:rsidRDefault="00075B5F" w:rsidP="00075B5F">
      <w:pPr>
        <w:pStyle w:val="a8"/>
      </w:pPr>
      <w:r>
        <w:rPr>
          <w:rStyle w:val="a7"/>
        </w:rPr>
        <w:annotationRef/>
      </w:r>
      <w:r>
        <w:rPr>
          <w:rFonts w:hint="eastAsia"/>
        </w:rPr>
        <w:t xml:space="preserve">physician별로 </w:t>
      </w:r>
      <w:proofErr w:type="spellStart"/>
      <w:r>
        <w:rPr>
          <w:rFonts w:hint="eastAsia"/>
        </w:rPr>
        <w:t>일치도가</w:t>
      </w:r>
      <w:proofErr w:type="spellEnd"/>
      <w:r>
        <w:rPr>
          <w:rFonts w:hint="eastAsia"/>
        </w:rPr>
        <w:t xml:space="preserve">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 w:id="3" w:author="10" w:date="2021-12-14T17:00:00Z" w:initials="1">
    <w:p w14:paraId="490669C9" w14:textId="1A5F58C2" w:rsidR="001F0EC2" w:rsidRDefault="001F0EC2">
      <w:pPr>
        <w:pStyle w:val="a8"/>
      </w:pPr>
      <w:r>
        <w:rPr>
          <w:rStyle w:val="a7"/>
        </w:rPr>
        <w:annotationRef/>
      </w:r>
      <w:proofErr w:type="spellStart"/>
      <w:r>
        <w:t>X</w:t>
      </w:r>
      <w:proofErr w:type="gramStart"/>
      <w:r>
        <w:rPr>
          <w:rFonts w:hint="eastAsia"/>
        </w:rPr>
        <w:t>,</w:t>
      </w:r>
      <w:r>
        <w:t>y</w:t>
      </w:r>
      <w:proofErr w:type="spellEnd"/>
      <w:r>
        <w:rPr>
          <w:rFonts w:hint="eastAsia"/>
        </w:rPr>
        <w:t>축</w:t>
      </w:r>
      <w:proofErr w:type="gramEnd"/>
      <w:r>
        <w:rPr>
          <w:rFonts w:hint="eastAsia"/>
        </w:rPr>
        <w:t xml:space="preserve"> 단위와 </w:t>
      </w:r>
      <w:proofErr w:type="spellStart"/>
      <w:r>
        <w:rPr>
          <w:rFonts w:hint="eastAsia"/>
        </w:rPr>
        <w:t>축이름</w:t>
      </w:r>
      <w:proofErr w:type="spellEnd"/>
      <w:r>
        <w:rPr>
          <w:rFonts w:hint="eastAsia"/>
        </w:rPr>
        <w:t>.</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w:t>
      </w:r>
      <w:proofErr w:type="spellStart"/>
      <w:r>
        <w:rPr>
          <w:rFonts w:hint="eastAsia"/>
        </w:rPr>
        <w:t>한화면이</w:t>
      </w:r>
      <w:proofErr w:type="spellEnd"/>
      <w:r>
        <w:rPr>
          <w:rFonts w:hint="eastAsia"/>
        </w:rPr>
        <w:t xml:space="preserve">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proofErr w:type="spellStart"/>
      <w:r>
        <w:rPr>
          <w:rFonts w:hint="eastAsia"/>
        </w:rPr>
        <w:t>색바꾸고</w:t>
      </w:r>
      <w:proofErr w:type="spellEnd"/>
      <w:r>
        <w:rPr>
          <w:rFonts w:hint="eastAsia"/>
        </w:rPr>
        <w:t xml:space="preserve">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C72AD6" w15:done="0"/>
  <w15:commentEx w15:paraId="05F402EA" w15:done="0"/>
  <w15:commentEx w15:paraId="1A006381" w15:done="0"/>
  <w15:commentEx w15:paraId="4C44548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0088D7" w14:textId="77777777" w:rsidR="00662114" w:rsidRDefault="00662114" w:rsidP="00AC49F5">
      <w:pPr>
        <w:spacing w:after="0" w:line="240" w:lineRule="auto"/>
      </w:pPr>
      <w:r>
        <w:separator/>
      </w:r>
    </w:p>
  </w:endnote>
  <w:endnote w:type="continuationSeparator" w:id="0">
    <w:p w14:paraId="47EBEA75" w14:textId="77777777" w:rsidR="00662114" w:rsidRDefault="00662114"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6B963" w14:textId="77777777" w:rsidR="00662114" w:rsidRDefault="00662114" w:rsidP="00AC49F5">
      <w:pPr>
        <w:spacing w:after="0" w:line="240" w:lineRule="auto"/>
      </w:pPr>
      <w:r>
        <w:separator/>
      </w:r>
    </w:p>
  </w:footnote>
  <w:footnote w:type="continuationSeparator" w:id="0">
    <w:p w14:paraId="2FD1FFCC" w14:textId="77777777" w:rsidR="00662114" w:rsidRDefault="00662114"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rson w15:author="EMCN">
    <w15:presenceInfo w15:providerId="None" w15:userId="EMC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6C7"/>
    <w:rsid w:val="00025A60"/>
    <w:rsid w:val="0002666E"/>
    <w:rsid w:val="00027782"/>
    <w:rsid w:val="00027A50"/>
    <w:rsid w:val="00033433"/>
    <w:rsid w:val="0003399C"/>
    <w:rsid w:val="00033B3D"/>
    <w:rsid w:val="00033E00"/>
    <w:rsid w:val="0003573D"/>
    <w:rsid w:val="00035980"/>
    <w:rsid w:val="00035C7B"/>
    <w:rsid w:val="00036183"/>
    <w:rsid w:val="00036D9C"/>
    <w:rsid w:val="000372EE"/>
    <w:rsid w:val="00037659"/>
    <w:rsid w:val="00037C1D"/>
    <w:rsid w:val="00041C3B"/>
    <w:rsid w:val="0004252A"/>
    <w:rsid w:val="000425D6"/>
    <w:rsid w:val="000426FB"/>
    <w:rsid w:val="00043537"/>
    <w:rsid w:val="000440D5"/>
    <w:rsid w:val="00045808"/>
    <w:rsid w:val="00050DB8"/>
    <w:rsid w:val="00052867"/>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B5F"/>
    <w:rsid w:val="00075C9C"/>
    <w:rsid w:val="00076D59"/>
    <w:rsid w:val="00077CD7"/>
    <w:rsid w:val="00082277"/>
    <w:rsid w:val="000835DD"/>
    <w:rsid w:val="00085EC7"/>
    <w:rsid w:val="00086A29"/>
    <w:rsid w:val="00086B36"/>
    <w:rsid w:val="0009041B"/>
    <w:rsid w:val="0009483F"/>
    <w:rsid w:val="000A115B"/>
    <w:rsid w:val="000A4515"/>
    <w:rsid w:val="000A46F9"/>
    <w:rsid w:val="000A6275"/>
    <w:rsid w:val="000A7CE5"/>
    <w:rsid w:val="000A7F90"/>
    <w:rsid w:val="000B080B"/>
    <w:rsid w:val="000B0E44"/>
    <w:rsid w:val="000B1227"/>
    <w:rsid w:val="000B15DE"/>
    <w:rsid w:val="000B6717"/>
    <w:rsid w:val="000B7882"/>
    <w:rsid w:val="000C09C6"/>
    <w:rsid w:val="000C0D85"/>
    <w:rsid w:val="000C264B"/>
    <w:rsid w:val="000C2852"/>
    <w:rsid w:val="000C36DA"/>
    <w:rsid w:val="000C413C"/>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6C03"/>
    <w:rsid w:val="00137918"/>
    <w:rsid w:val="00137E02"/>
    <w:rsid w:val="00140E70"/>
    <w:rsid w:val="00140F98"/>
    <w:rsid w:val="00143781"/>
    <w:rsid w:val="001472A0"/>
    <w:rsid w:val="0015138A"/>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6016"/>
    <w:rsid w:val="001861B1"/>
    <w:rsid w:val="00190002"/>
    <w:rsid w:val="0019309E"/>
    <w:rsid w:val="001954EA"/>
    <w:rsid w:val="0019789B"/>
    <w:rsid w:val="001978D3"/>
    <w:rsid w:val="001A0329"/>
    <w:rsid w:val="001A1955"/>
    <w:rsid w:val="001A1A81"/>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5FAA"/>
    <w:rsid w:val="001F0E28"/>
    <w:rsid w:val="001F0EC2"/>
    <w:rsid w:val="001F182A"/>
    <w:rsid w:val="001F41DF"/>
    <w:rsid w:val="001F5949"/>
    <w:rsid w:val="001F7D7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625"/>
    <w:rsid w:val="00224E8C"/>
    <w:rsid w:val="00225DC9"/>
    <w:rsid w:val="00231123"/>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62BA"/>
    <w:rsid w:val="00282D27"/>
    <w:rsid w:val="0028378A"/>
    <w:rsid w:val="00283846"/>
    <w:rsid w:val="002850AA"/>
    <w:rsid w:val="002853BA"/>
    <w:rsid w:val="00285C0B"/>
    <w:rsid w:val="00294035"/>
    <w:rsid w:val="002950A4"/>
    <w:rsid w:val="00295196"/>
    <w:rsid w:val="00297087"/>
    <w:rsid w:val="00297817"/>
    <w:rsid w:val="00297A2C"/>
    <w:rsid w:val="00297FF6"/>
    <w:rsid w:val="002A198E"/>
    <w:rsid w:val="002A61D4"/>
    <w:rsid w:val="002A7437"/>
    <w:rsid w:val="002A7AA6"/>
    <w:rsid w:val="002A7E93"/>
    <w:rsid w:val="002B040C"/>
    <w:rsid w:val="002B17B1"/>
    <w:rsid w:val="002B1B33"/>
    <w:rsid w:val="002B1EEB"/>
    <w:rsid w:val="002B3930"/>
    <w:rsid w:val="002B4E74"/>
    <w:rsid w:val="002B5FEE"/>
    <w:rsid w:val="002B6610"/>
    <w:rsid w:val="002B7836"/>
    <w:rsid w:val="002B7C70"/>
    <w:rsid w:val="002B7CA2"/>
    <w:rsid w:val="002C04DE"/>
    <w:rsid w:val="002C092A"/>
    <w:rsid w:val="002C135D"/>
    <w:rsid w:val="002C1CE1"/>
    <w:rsid w:val="002C3604"/>
    <w:rsid w:val="002C443B"/>
    <w:rsid w:val="002C60BA"/>
    <w:rsid w:val="002C660E"/>
    <w:rsid w:val="002D0DE4"/>
    <w:rsid w:val="002D4FE0"/>
    <w:rsid w:val="002D5200"/>
    <w:rsid w:val="002D61FB"/>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3F45"/>
    <w:rsid w:val="0031439F"/>
    <w:rsid w:val="0032206A"/>
    <w:rsid w:val="00324D26"/>
    <w:rsid w:val="00324F73"/>
    <w:rsid w:val="00327E5C"/>
    <w:rsid w:val="003315D1"/>
    <w:rsid w:val="003316F0"/>
    <w:rsid w:val="00331B32"/>
    <w:rsid w:val="0033244C"/>
    <w:rsid w:val="0033582B"/>
    <w:rsid w:val="00336D05"/>
    <w:rsid w:val="00336EBD"/>
    <w:rsid w:val="0033750D"/>
    <w:rsid w:val="0033760E"/>
    <w:rsid w:val="00337EEA"/>
    <w:rsid w:val="003414EC"/>
    <w:rsid w:val="00341C77"/>
    <w:rsid w:val="00341F8A"/>
    <w:rsid w:val="003435AE"/>
    <w:rsid w:val="00344A0E"/>
    <w:rsid w:val="00345BF3"/>
    <w:rsid w:val="00345C27"/>
    <w:rsid w:val="00347593"/>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69F9"/>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6991"/>
    <w:rsid w:val="003C2BC5"/>
    <w:rsid w:val="003C34BF"/>
    <w:rsid w:val="003C3A39"/>
    <w:rsid w:val="003C3C98"/>
    <w:rsid w:val="003C4EE5"/>
    <w:rsid w:val="003C618C"/>
    <w:rsid w:val="003D2E94"/>
    <w:rsid w:val="003D37DF"/>
    <w:rsid w:val="003D3DFD"/>
    <w:rsid w:val="003D43B3"/>
    <w:rsid w:val="003E0649"/>
    <w:rsid w:val="003E593F"/>
    <w:rsid w:val="003E60A7"/>
    <w:rsid w:val="003E7812"/>
    <w:rsid w:val="003F3BEC"/>
    <w:rsid w:val="003F51CA"/>
    <w:rsid w:val="003F5406"/>
    <w:rsid w:val="003F5E44"/>
    <w:rsid w:val="003F6DF3"/>
    <w:rsid w:val="003F72DE"/>
    <w:rsid w:val="003F7D72"/>
    <w:rsid w:val="003F7DC3"/>
    <w:rsid w:val="00400B3F"/>
    <w:rsid w:val="00401233"/>
    <w:rsid w:val="004027E5"/>
    <w:rsid w:val="00403721"/>
    <w:rsid w:val="00403D69"/>
    <w:rsid w:val="00404151"/>
    <w:rsid w:val="004047ED"/>
    <w:rsid w:val="00404900"/>
    <w:rsid w:val="0040546F"/>
    <w:rsid w:val="004055E6"/>
    <w:rsid w:val="0040647F"/>
    <w:rsid w:val="0040696A"/>
    <w:rsid w:val="004076A4"/>
    <w:rsid w:val="004115ED"/>
    <w:rsid w:val="004118FB"/>
    <w:rsid w:val="0041219B"/>
    <w:rsid w:val="00415315"/>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FC1"/>
    <w:rsid w:val="00441103"/>
    <w:rsid w:val="00443828"/>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978"/>
    <w:rsid w:val="004B2D9A"/>
    <w:rsid w:val="004B37E1"/>
    <w:rsid w:val="004B6275"/>
    <w:rsid w:val="004B6972"/>
    <w:rsid w:val="004B6C27"/>
    <w:rsid w:val="004C0D4C"/>
    <w:rsid w:val="004C11C5"/>
    <w:rsid w:val="004C21AF"/>
    <w:rsid w:val="004C3B1A"/>
    <w:rsid w:val="004C3CAA"/>
    <w:rsid w:val="004C4908"/>
    <w:rsid w:val="004C4982"/>
    <w:rsid w:val="004C4E42"/>
    <w:rsid w:val="004C4F2D"/>
    <w:rsid w:val="004C731E"/>
    <w:rsid w:val="004C7D10"/>
    <w:rsid w:val="004D0209"/>
    <w:rsid w:val="004D0C87"/>
    <w:rsid w:val="004D245E"/>
    <w:rsid w:val="004D39DE"/>
    <w:rsid w:val="004D534F"/>
    <w:rsid w:val="004D735C"/>
    <w:rsid w:val="004E0313"/>
    <w:rsid w:val="004E1C33"/>
    <w:rsid w:val="004E247B"/>
    <w:rsid w:val="004E2EAF"/>
    <w:rsid w:val="004E3732"/>
    <w:rsid w:val="004E584E"/>
    <w:rsid w:val="004E6535"/>
    <w:rsid w:val="004E75C5"/>
    <w:rsid w:val="004F2BBB"/>
    <w:rsid w:val="004F3F4A"/>
    <w:rsid w:val="004F560E"/>
    <w:rsid w:val="00500C1B"/>
    <w:rsid w:val="00505E1C"/>
    <w:rsid w:val="005061BE"/>
    <w:rsid w:val="00511642"/>
    <w:rsid w:val="00512B19"/>
    <w:rsid w:val="00513BE4"/>
    <w:rsid w:val="00514134"/>
    <w:rsid w:val="005141A5"/>
    <w:rsid w:val="005150DD"/>
    <w:rsid w:val="005160DB"/>
    <w:rsid w:val="0051635E"/>
    <w:rsid w:val="00516465"/>
    <w:rsid w:val="00517998"/>
    <w:rsid w:val="00521E29"/>
    <w:rsid w:val="0052228E"/>
    <w:rsid w:val="005238F5"/>
    <w:rsid w:val="00524E53"/>
    <w:rsid w:val="0052532D"/>
    <w:rsid w:val="00526A00"/>
    <w:rsid w:val="00527169"/>
    <w:rsid w:val="005274E0"/>
    <w:rsid w:val="00527542"/>
    <w:rsid w:val="00527793"/>
    <w:rsid w:val="00536318"/>
    <w:rsid w:val="0053683D"/>
    <w:rsid w:val="00537079"/>
    <w:rsid w:val="00537918"/>
    <w:rsid w:val="00541D48"/>
    <w:rsid w:val="0054264E"/>
    <w:rsid w:val="005426C3"/>
    <w:rsid w:val="00542A9E"/>
    <w:rsid w:val="00543960"/>
    <w:rsid w:val="005439A7"/>
    <w:rsid w:val="00544816"/>
    <w:rsid w:val="00545071"/>
    <w:rsid w:val="00545904"/>
    <w:rsid w:val="005460C6"/>
    <w:rsid w:val="005468C6"/>
    <w:rsid w:val="00546DBF"/>
    <w:rsid w:val="005521B3"/>
    <w:rsid w:val="0055380A"/>
    <w:rsid w:val="00553AE1"/>
    <w:rsid w:val="005565B1"/>
    <w:rsid w:val="005635DA"/>
    <w:rsid w:val="00563CCF"/>
    <w:rsid w:val="005664A7"/>
    <w:rsid w:val="005670BF"/>
    <w:rsid w:val="0056771E"/>
    <w:rsid w:val="00570EFE"/>
    <w:rsid w:val="00571CC4"/>
    <w:rsid w:val="00572133"/>
    <w:rsid w:val="00572923"/>
    <w:rsid w:val="005745CA"/>
    <w:rsid w:val="005757EA"/>
    <w:rsid w:val="00576872"/>
    <w:rsid w:val="00581E23"/>
    <w:rsid w:val="0058249D"/>
    <w:rsid w:val="00584862"/>
    <w:rsid w:val="00586886"/>
    <w:rsid w:val="00587FEB"/>
    <w:rsid w:val="0059065C"/>
    <w:rsid w:val="005926D3"/>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6254"/>
    <w:rsid w:val="005B7567"/>
    <w:rsid w:val="005B7E9B"/>
    <w:rsid w:val="005C23AC"/>
    <w:rsid w:val="005C30A2"/>
    <w:rsid w:val="005C5235"/>
    <w:rsid w:val="005C7009"/>
    <w:rsid w:val="005D096B"/>
    <w:rsid w:val="005D337C"/>
    <w:rsid w:val="005D46C4"/>
    <w:rsid w:val="005E20BA"/>
    <w:rsid w:val="005E224E"/>
    <w:rsid w:val="005E3499"/>
    <w:rsid w:val="005E4528"/>
    <w:rsid w:val="005E461C"/>
    <w:rsid w:val="005E4B7D"/>
    <w:rsid w:val="005F42EA"/>
    <w:rsid w:val="005F444B"/>
    <w:rsid w:val="005F4D49"/>
    <w:rsid w:val="005F56CB"/>
    <w:rsid w:val="005F5958"/>
    <w:rsid w:val="005F6BCA"/>
    <w:rsid w:val="005F6D0F"/>
    <w:rsid w:val="005F7D29"/>
    <w:rsid w:val="006016D2"/>
    <w:rsid w:val="006048F3"/>
    <w:rsid w:val="00604FDD"/>
    <w:rsid w:val="00607B10"/>
    <w:rsid w:val="00611809"/>
    <w:rsid w:val="00613977"/>
    <w:rsid w:val="00614329"/>
    <w:rsid w:val="006155C7"/>
    <w:rsid w:val="00617BE2"/>
    <w:rsid w:val="006207D3"/>
    <w:rsid w:val="00620859"/>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447D0"/>
    <w:rsid w:val="006501B6"/>
    <w:rsid w:val="00651DA2"/>
    <w:rsid w:val="00652DEB"/>
    <w:rsid w:val="00654490"/>
    <w:rsid w:val="00655612"/>
    <w:rsid w:val="006608BD"/>
    <w:rsid w:val="00660B03"/>
    <w:rsid w:val="00661BE8"/>
    <w:rsid w:val="00662114"/>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76BC"/>
    <w:rsid w:val="00697C1B"/>
    <w:rsid w:val="006A1595"/>
    <w:rsid w:val="006A2B62"/>
    <w:rsid w:val="006A3393"/>
    <w:rsid w:val="006A3F79"/>
    <w:rsid w:val="006A4DFE"/>
    <w:rsid w:val="006A5C49"/>
    <w:rsid w:val="006A5F8E"/>
    <w:rsid w:val="006B0176"/>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72CD"/>
    <w:rsid w:val="006E0C8B"/>
    <w:rsid w:val="006E3372"/>
    <w:rsid w:val="006E4D9A"/>
    <w:rsid w:val="006E7E3D"/>
    <w:rsid w:val="006F0B88"/>
    <w:rsid w:val="006F482B"/>
    <w:rsid w:val="006F5EA2"/>
    <w:rsid w:val="006F6E50"/>
    <w:rsid w:val="006F7182"/>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1E1"/>
    <w:rsid w:val="00734EA1"/>
    <w:rsid w:val="007442B8"/>
    <w:rsid w:val="00744509"/>
    <w:rsid w:val="00744AD6"/>
    <w:rsid w:val="00744BCE"/>
    <w:rsid w:val="00744F0D"/>
    <w:rsid w:val="00745C54"/>
    <w:rsid w:val="0074771B"/>
    <w:rsid w:val="007517E3"/>
    <w:rsid w:val="0075329E"/>
    <w:rsid w:val="007558A7"/>
    <w:rsid w:val="00756092"/>
    <w:rsid w:val="0076063C"/>
    <w:rsid w:val="00760933"/>
    <w:rsid w:val="00762F12"/>
    <w:rsid w:val="00763015"/>
    <w:rsid w:val="007645FF"/>
    <w:rsid w:val="007647C7"/>
    <w:rsid w:val="007649AB"/>
    <w:rsid w:val="007667FA"/>
    <w:rsid w:val="00772645"/>
    <w:rsid w:val="00773332"/>
    <w:rsid w:val="0077494D"/>
    <w:rsid w:val="007756F3"/>
    <w:rsid w:val="00777018"/>
    <w:rsid w:val="007772E0"/>
    <w:rsid w:val="0078086D"/>
    <w:rsid w:val="00782EBE"/>
    <w:rsid w:val="007835D4"/>
    <w:rsid w:val="007843C7"/>
    <w:rsid w:val="00784D09"/>
    <w:rsid w:val="00790B64"/>
    <w:rsid w:val="00791E8C"/>
    <w:rsid w:val="00791FC8"/>
    <w:rsid w:val="007948F3"/>
    <w:rsid w:val="007948F6"/>
    <w:rsid w:val="00794C37"/>
    <w:rsid w:val="00795AEC"/>
    <w:rsid w:val="00796158"/>
    <w:rsid w:val="0079647F"/>
    <w:rsid w:val="007A1B91"/>
    <w:rsid w:val="007B11BC"/>
    <w:rsid w:val="007B1513"/>
    <w:rsid w:val="007B7121"/>
    <w:rsid w:val="007C0381"/>
    <w:rsid w:val="007C0E73"/>
    <w:rsid w:val="007C1619"/>
    <w:rsid w:val="007C2E3A"/>
    <w:rsid w:val="007C5688"/>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5CDE"/>
    <w:rsid w:val="007F6681"/>
    <w:rsid w:val="007F71B7"/>
    <w:rsid w:val="007F7763"/>
    <w:rsid w:val="0080044D"/>
    <w:rsid w:val="00800D40"/>
    <w:rsid w:val="008019C7"/>
    <w:rsid w:val="008037F5"/>
    <w:rsid w:val="008054D9"/>
    <w:rsid w:val="008101A4"/>
    <w:rsid w:val="00810500"/>
    <w:rsid w:val="00810EB5"/>
    <w:rsid w:val="0081126D"/>
    <w:rsid w:val="00811E2B"/>
    <w:rsid w:val="008148E3"/>
    <w:rsid w:val="00815C12"/>
    <w:rsid w:val="00815C73"/>
    <w:rsid w:val="00816A1B"/>
    <w:rsid w:val="008202F4"/>
    <w:rsid w:val="008219BA"/>
    <w:rsid w:val="00822E3F"/>
    <w:rsid w:val="0082538C"/>
    <w:rsid w:val="0082582C"/>
    <w:rsid w:val="008260C5"/>
    <w:rsid w:val="008263A0"/>
    <w:rsid w:val="0082681D"/>
    <w:rsid w:val="00827091"/>
    <w:rsid w:val="008279AA"/>
    <w:rsid w:val="00830952"/>
    <w:rsid w:val="00830DC0"/>
    <w:rsid w:val="008312BB"/>
    <w:rsid w:val="008314B0"/>
    <w:rsid w:val="00831750"/>
    <w:rsid w:val="00831D9B"/>
    <w:rsid w:val="00832077"/>
    <w:rsid w:val="0083275D"/>
    <w:rsid w:val="00833E3D"/>
    <w:rsid w:val="00834EFF"/>
    <w:rsid w:val="008361CE"/>
    <w:rsid w:val="008406E8"/>
    <w:rsid w:val="00843C01"/>
    <w:rsid w:val="00843EA0"/>
    <w:rsid w:val="00844ABF"/>
    <w:rsid w:val="0084682A"/>
    <w:rsid w:val="00847F4A"/>
    <w:rsid w:val="0085038C"/>
    <w:rsid w:val="00852352"/>
    <w:rsid w:val="00852359"/>
    <w:rsid w:val="00855238"/>
    <w:rsid w:val="00855AAD"/>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71D8"/>
    <w:rsid w:val="008910DF"/>
    <w:rsid w:val="00893C86"/>
    <w:rsid w:val="00894009"/>
    <w:rsid w:val="008944D8"/>
    <w:rsid w:val="00894FAE"/>
    <w:rsid w:val="00896A0C"/>
    <w:rsid w:val="00897C04"/>
    <w:rsid w:val="008A1581"/>
    <w:rsid w:val="008A1BA0"/>
    <w:rsid w:val="008A28F3"/>
    <w:rsid w:val="008A2BA3"/>
    <w:rsid w:val="008A2E28"/>
    <w:rsid w:val="008A393F"/>
    <w:rsid w:val="008A3AF4"/>
    <w:rsid w:val="008A6902"/>
    <w:rsid w:val="008A78BC"/>
    <w:rsid w:val="008B107A"/>
    <w:rsid w:val="008B410B"/>
    <w:rsid w:val="008B5E3B"/>
    <w:rsid w:val="008B63D6"/>
    <w:rsid w:val="008B7371"/>
    <w:rsid w:val="008C41EC"/>
    <w:rsid w:val="008C7469"/>
    <w:rsid w:val="008D1769"/>
    <w:rsid w:val="008D21FD"/>
    <w:rsid w:val="008D3BB3"/>
    <w:rsid w:val="008D595D"/>
    <w:rsid w:val="008D7326"/>
    <w:rsid w:val="008E132F"/>
    <w:rsid w:val="008E3ACF"/>
    <w:rsid w:val="008E6384"/>
    <w:rsid w:val="008E7221"/>
    <w:rsid w:val="008E77D3"/>
    <w:rsid w:val="008F03B9"/>
    <w:rsid w:val="008F1308"/>
    <w:rsid w:val="008F18AA"/>
    <w:rsid w:val="008F2E9B"/>
    <w:rsid w:val="008F3F49"/>
    <w:rsid w:val="008F54AD"/>
    <w:rsid w:val="008F7CCB"/>
    <w:rsid w:val="009008A8"/>
    <w:rsid w:val="00902000"/>
    <w:rsid w:val="00902C98"/>
    <w:rsid w:val="009034DC"/>
    <w:rsid w:val="00905D9C"/>
    <w:rsid w:val="009060C6"/>
    <w:rsid w:val="00907E5F"/>
    <w:rsid w:val="009108AB"/>
    <w:rsid w:val="00913924"/>
    <w:rsid w:val="00914CFB"/>
    <w:rsid w:val="0091595E"/>
    <w:rsid w:val="00916389"/>
    <w:rsid w:val="009203EA"/>
    <w:rsid w:val="0092062D"/>
    <w:rsid w:val="00920D9E"/>
    <w:rsid w:val="00920DCA"/>
    <w:rsid w:val="00920EED"/>
    <w:rsid w:val="00921DD7"/>
    <w:rsid w:val="0092323E"/>
    <w:rsid w:val="0092475E"/>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3946"/>
    <w:rsid w:val="00953DB2"/>
    <w:rsid w:val="00956D4A"/>
    <w:rsid w:val="00957D91"/>
    <w:rsid w:val="009647B1"/>
    <w:rsid w:val="009662BE"/>
    <w:rsid w:val="00966546"/>
    <w:rsid w:val="00967759"/>
    <w:rsid w:val="00970083"/>
    <w:rsid w:val="009701B0"/>
    <w:rsid w:val="00970FB6"/>
    <w:rsid w:val="00971B04"/>
    <w:rsid w:val="0097319F"/>
    <w:rsid w:val="00975D13"/>
    <w:rsid w:val="00981769"/>
    <w:rsid w:val="0098186B"/>
    <w:rsid w:val="00982600"/>
    <w:rsid w:val="0098425C"/>
    <w:rsid w:val="009871C9"/>
    <w:rsid w:val="009942D4"/>
    <w:rsid w:val="009943BC"/>
    <w:rsid w:val="009956B7"/>
    <w:rsid w:val="009972B4"/>
    <w:rsid w:val="009A0FE3"/>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7F18"/>
    <w:rsid w:val="00A1198E"/>
    <w:rsid w:val="00A143EE"/>
    <w:rsid w:val="00A16803"/>
    <w:rsid w:val="00A2002B"/>
    <w:rsid w:val="00A216DE"/>
    <w:rsid w:val="00A21F2D"/>
    <w:rsid w:val="00A23E2A"/>
    <w:rsid w:val="00A25AAB"/>
    <w:rsid w:val="00A311EE"/>
    <w:rsid w:val="00A31CC8"/>
    <w:rsid w:val="00A333E7"/>
    <w:rsid w:val="00A34A1D"/>
    <w:rsid w:val="00A361DC"/>
    <w:rsid w:val="00A36E68"/>
    <w:rsid w:val="00A37AFB"/>
    <w:rsid w:val="00A40001"/>
    <w:rsid w:val="00A4004D"/>
    <w:rsid w:val="00A40EA2"/>
    <w:rsid w:val="00A41629"/>
    <w:rsid w:val="00A446BA"/>
    <w:rsid w:val="00A46542"/>
    <w:rsid w:val="00A46979"/>
    <w:rsid w:val="00A46BDE"/>
    <w:rsid w:val="00A46FF3"/>
    <w:rsid w:val="00A47591"/>
    <w:rsid w:val="00A50DC5"/>
    <w:rsid w:val="00A535A4"/>
    <w:rsid w:val="00A536B6"/>
    <w:rsid w:val="00A5375A"/>
    <w:rsid w:val="00A5430D"/>
    <w:rsid w:val="00A54DAC"/>
    <w:rsid w:val="00A554E6"/>
    <w:rsid w:val="00A577BB"/>
    <w:rsid w:val="00A64B0D"/>
    <w:rsid w:val="00A660B0"/>
    <w:rsid w:val="00A677F6"/>
    <w:rsid w:val="00A70706"/>
    <w:rsid w:val="00A72A9B"/>
    <w:rsid w:val="00A73809"/>
    <w:rsid w:val="00A743EA"/>
    <w:rsid w:val="00A751FD"/>
    <w:rsid w:val="00A757D1"/>
    <w:rsid w:val="00A7713D"/>
    <w:rsid w:val="00A80543"/>
    <w:rsid w:val="00A80CDE"/>
    <w:rsid w:val="00A80CEE"/>
    <w:rsid w:val="00A8195B"/>
    <w:rsid w:val="00A819DC"/>
    <w:rsid w:val="00A85FFF"/>
    <w:rsid w:val="00A90299"/>
    <w:rsid w:val="00A9103C"/>
    <w:rsid w:val="00A910FD"/>
    <w:rsid w:val="00A933D9"/>
    <w:rsid w:val="00A93D41"/>
    <w:rsid w:val="00A94127"/>
    <w:rsid w:val="00A94BAE"/>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E0057"/>
    <w:rsid w:val="00AE365C"/>
    <w:rsid w:val="00AE4D0F"/>
    <w:rsid w:val="00AE5D36"/>
    <w:rsid w:val="00AF0A6D"/>
    <w:rsid w:val="00AF1E75"/>
    <w:rsid w:val="00AF325B"/>
    <w:rsid w:val="00AF450E"/>
    <w:rsid w:val="00AF75D3"/>
    <w:rsid w:val="00AF7610"/>
    <w:rsid w:val="00B010FD"/>
    <w:rsid w:val="00B01B17"/>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60BAB"/>
    <w:rsid w:val="00B61CC3"/>
    <w:rsid w:val="00B62BF8"/>
    <w:rsid w:val="00B62F00"/>
    <w:rsid w:val="00B646BB"/>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6D05"/>
    <w:rsid w:val="00B87FBA"/>
    <w:rsid w:val="00B90A83"/>
    <w:rsid w:val="00B976F2"/>
    <w:rsid w:val="00BA170C"/>
    <w:rsid w:val="00BA2B49"/>
    <w:rsid w:val="00BA38B4"/>
    <w:rsid w:val="00BA4730"/>
    <w:rsid w:val="00BA4FA7"/>
    <w:rsid w:val="00BB152E"/>
    <w:rsid w:val="00BB16C9"/>
    <w:rsid w:val="00BB30AE"/>
    <w:rsid w:val="00BB4FE4"/>
    <w:rsid w:val="00BC1A4F"/>
    <w:rsid w:val="00BC30B0"/>
    <w:rsid w:val="00BC5413"/>
    <w:rsid w:val="00BC77FD"/>
    <w:rsid w:val="00BD1524"/>
    <w:rsid w:val="00BD2899"/>
    <w:rsid w:val="00BD3D58"/>
    <w:rsid w:val="00BD5115"/>
    <w:rsid w:val="00BD523E"/>
    <w:rsid w:val="00BD6A7F"/>
    <w:rsid w:val="00BD6DFC"/>
    <w:rsid w:val="00BE02A7"/>
    <w:rsid w:val="00BE132B"/>
    <w:rsid w:val="00BE1D97"/>
    <w:rsid w:val="00BE219C"/>
    <w:rsid w:val="00BE2949"/>
    <w:rsid w:val="00BE4A7F"/>
    <w:rsid w:val="00BE5CD4"/>
    <w:rsid w:val="00BE6351"/>
    <w:rsid w:val="00BE6B14"/>
    <w:rsid w:val="00BE79B7"/>
    <w:rsid w:val="00BF0604"/>
    <w:rsid w:val="00BF3809"/>
    <w:rsid w:val="00BF4C17"/>
    <w:rsid w:val="00BF4DDF"/>
    <w:rsid w:val="00BF5A45"/>
    <w:rsid w:val="00BF715D"/>
    <w:rsid w:val="00BF77B0"/>
    <w:rsid w:val="00C02BEA"/>
    <w:rsid w:val="00C02DBA"/>
    <w:rsid w:val="00C03AA9"/>
    <w:rsid w:val="00C05792"/>
    <w:rsid w:val="00C0582F"/>
    <w:rsid w:val="00C07723"/>
    <w:rsid w:val="00C10068"/>
    <w:rsid w:val="00C113C8"/>
    <w:rsid w:val="00C1158A"/>
    <w:rsid w:val="00C12675"/>
    <w:rsid w:val="00C1465E"/>
    <w:rsid w:val="00C162D1"/>
    <w:rsid w:val="00C1654F"/>
    <w:rsid w:val="00C1731B"/>
    <w:rsid w:val="00C17E00"/>
    <w:rsid w:val="00C2001B"/>
    <w:rsid w:val="00C20885"/>
    <w:rsid w:val="00C22BE1"/>
    <w:rsid w:val="00C30BF7"/>
    <w:rsid w:val="00C30F12"/>
    <w:rsid w:val="00C31E9E"/>
    <w:rsid w:val="00C3216E"/>
    <w:rsid w:val="00C34421"/>
    <w:rsid w:val="00C357FB"/>
    <w:rsid w:val="00C36362"/>
    <w:rsid w:val="00C4267D"/>
    <w:rsid w:val="00C430D7"/>
    <w:rsid w:val="00C44389"/>
    <w:rsid w:val="00C464AF"/>
    <w:rsid w:val="00C5039A"/>
    <w:rsid w:val="00C523AD"/>
    <w:rsid w:val="00C534AF"/>
    <w:rsid w:val="00C53AC3"/>
    <w:rsid w:val="00C55622"/>
    <w:rsid w:val="00C60E54"/>
    <w:rsid w:val="00C61BD2"/>
    <w:rsid w:val="00C628FB"/>
    <w:rsid w:val="00C6348B"/>
    <w:rsid w:val="00C64413"/>
    <w:rsid w:val="00C64B95"/>
    <w:rsid w:val="00C65671"/>
    <w:rsid w:val="00C65D7C"/>
    <w:rsid w:val="00C665D4"/>
    <w:rsid w:val="00C67E7B"/>
    <w:rsid w:val="00C7059F"/>
    <w:rsid w:val="00C70EF0"/>
    <w:rsid w:val="00C74724"/>
    <w:rsid w:val="00C75534"/>
    <w:rsid w:val="00C773A8"/>
    <w:rsid w:val="00C77A11"/>
    <w:rsid w:val="00C77AA7"/>
    <w:rsid w:val="00C8013E"/>
    <w:rsid w:val="00C81484"/>
    <w:rsid w:val="00C819DD"/>
    <w:rsid w:val="00C82235"/>
    <w:rsid w:val="00C83FFE"/>
    <w:rsid w:val="00C87805"/>
    <w:rsid w:val="00C905AB"/>
    <w:rsid w:val="00C92141"/>
    <w:rsid w:val="00C96F7C"/>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D7"/>
    <w:rsid w:val="00CE51A4"/>
    <w:rsid w:val="00CE52BD"/>
    <w:rsid w:val="00CE65B4"/>
    <w:rsid w:val="00CF07D9"/>
    <w:rsid w:val="00CF0A9F"/>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025F"/>
    <w:rsid w:val="00D4429E"/>
    <w:rsid w:val="00D4481C"/>
    <w:rsid w:val="00D46897"/>
    <w:rsid w:val="00D47C77"/>
    <w:rsid w:val="00D517AB"/>
    <w:rsid w:val="00D52E18"/>
    <w:rsid w:val="00D531C9"/>
    <w:rsid w:val="00D5473C"/>
    <w:rsid w:val="00D57050"/>
    <w:rsid w:val="00D576ED"/>
    <w:rsid w:val="00D57E15"/>
    <w:rsid w:val="00D61A16"/>
    <w:rsid w:val="00D62660"/>
    <w:rsid w:val="00D64169"/>
    <w:rsid w:val="00D6485E"/>
    <w:rsid w:val="00D64DA5"/>
    <w:rsid w:val="00D672EA"/>
    <w:rsid w:val="00D70FBA"/>
    <w:rsid w:val="00D7133D"/>
    <w:rsid w:val="00D72E23"/>
    <w:rsid w:val="00D72E8F"/>
    <w:rsid w:val="00D736DE"/>
    <w:rsid w:val="00D73740"/>
    <w:rsid w:val="00D73DAF"/>
    <w:rsid w:val="00D74D20"/>
    <w:rsid w:val="00D809C6"/>
    <w:rsid w:val="00D81A59"/>
    <w:rsid w:val="00D854CE"/>
    <w:rsid w:val="00D8720B"/>
    <w:rsid w:val="00D90550"/>
    <w:rsid w:val="00D9264A"/>
    <w:rsid w:val="00D92BD2"/>
    <w:rsid w:val="00D9541B"/>
    <w:rsid w:val="00D958E2"/>
    <w:rsid w:val="00D961E1"/>
    <w:rsid w:val="00D976B0"/>
    <w:rsid w:val="00DA0049"/>
    <w:rsid w:val="00DA48FC"/>
    <w:rsid w:val="00DA5C61"/>
    <w:rsid w:val="00DB2B73"/>
    <w:rsid w:val="00DB3C6D"/>
    <w:rsid w:val="00DB50CE"/>
    <w:rsid w:val="00DB6164"/>
    <w:rsid w:val="00DB6694"/>
    <w:rsid w:val="00DC0408"/>
    <w:rsid w:val="00DC0906"/>
    <w:rsid w:val="00DC19C5"/>
    <w:rsid w:val="00DC27B4"/>
    <w:rsid w:val="00DC308D"/>
    <w:rsid w:val="00DC3304"/>
    <w:rsid w:val="00DC4C76"/>
    <w:rsid w:val="00DC6CE7"/>
    <w:rsid w:val="00DC749C"/>
    <w:rsid w:val="00DD07A0"/>
    <w:rsid w:val="00DD082D"/>
    <w:rsid w:val="00DD6660"/>
    <w:rsid w:val="00DD734C"/>
    <w:rsid w:val="00DD7729"/>
    <w:rsid w:val="00DD78AC"/>
    <w:rsid w:val="00DE2225"/>
    <w:rsid w:val="00DE50D4"/>
    <w:rsid w:val="00DE5E53"/>
    <w:rsid w:val="00DE7FFA"/>
    <w:rsid w:val="00DF175B"/>
    <w:rsid w:val="00DF19AA"/>
    <w:rsid w:val="00DF1D29"/>
    <w:rsid w:val="00DF7D5A"/>
    <w:rsid w:val="00E00BA1"/>
    <w:rsid w:val="00E02667"/>
    <w:rsid w:val="00E03E67"/>
    <w:rsid w:val="00E05738"/>
    <w:rsid w:val="00E1012E"/>
    <w:rsid w:val="00E11062"/>
    <w:rsid w:val="00E11BA1"/>
    <w:rsid w:val="00E12413"/>
    <w:rsid w:val="00E12E28"/>
    <w:rsid w:val="00E143FD"/>
    <w:rsid w:val="00E14F9B"/>
    <w:rsid w:val="00E1535A"/>
    <w:rsid w:val="00E209C5"/>
    <w:rsid w:val="00E20CF4"/>
    <w:rsid w:val="00E21400"/>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D4"/>
    <w:rsid w:val="00E56B3B"/>
    <w:rsid w:val="00E607BC"/>
    <w:rsid w:val="00E63E47"/>
    <w:rsid w:val="00E64B1B"/>
    <w:rsid w:val="00E673BF"/>
    <w:rsid w:val="00E67609"/>
    <w:rsid w:val="00E67BA9"/>
    <w:rsid w:val="00E72575"/>
    <w:rsid w:val="00E74BED"/>
    <w:rsid w:val="00E75AC1"/>
    <w:rsid w:val="00E7794A"/>
    <w:rsid w:val="00E8051B"/>
    <w:rsid w:val="00E80666"/>
    <w:rsid w:val="00E819C2"/>
    <w:rsid w:val="00E82BF0"/>
    <w:rsid w:val="00E860EE"/>
    <w:rsid w:val="00E87BC0"/>
    <w:rsid w:val="00E90190"/>
    <w:rsid w:val="00E90204"/>
    <w:rsid w:val="00E90F77"/>
    <w:rsid w:val="00E91A70"/>
    <w:rsid w:val="00E93C0D"/>
    <w:rsid w:val="00E93E26"/>
    <w:rsid w:val="00E94FDD"/>
    <w:rsid w:val="00E95521"/>
    <w:rsid w:val="00E958B7"/>
    <w:rsid w:val="00EA3565"/>
    <w:rsid w:val="00EA4E5D"/>
    <w:rsid w:val="00EA5180"/>
    <w:rsid w:val="00EA55A8"/>
    <w:rsid w:val="00EA587B"/>
    <w:rsid w:val="00EA6DD2"/>
    <w:rsid w:val="00EB3DF6"/>
    <w:rsid w:val="00EB467E"/>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54B2"/>
    <w:rsid w:val="00ED721C"/>
    <w:rsid w:val="00ED7CE4"/>
    <w:rsid w:val="00EE15BA"/>
    <w:rsid w:val="00EE1EBF"/>
    <w:rsid w:val="00EE49C7"/>
    <w:rsid w:val="00EE53A8"/>
    <w:rsid w:val="00EE6662"/>
    <w:rsid w:val="00EE6ABE"/>
    <w:rsid w:val="00EF21CA"/>
    <w:rsid w:val="00EF21D8"/>
    <w:rsid w:val="00EF4F91"/>
    <w:rsid w:val="00EF5755"/>
    <w:rsid w:val="00F00C9A"/>
    <w:rsid w:val="00F015E3"/>
    <w:rsid w:val="00F0285D"/>
    <w:rsid w:val="00F050CC"/>
    <w:rsid w:val="00F053F0"/>
    <w:rsid w:val="00F05E02"/>
    <w:rsid w:val="00F061DD"/>
    <w:rsid w:val="00F071FD"/>
    <w:rsid w:val="00F1127C"/>
    <w:rsid w:val="00F1179E"/>
    <w:rsid w:val="00F126F9"/>
    <w:rsid w:val="00F14F78"/>
    <w:rsid w:val="00F15FE8"/>
    <w:rsid w:val="00F179C5"/>
    <w:rsid w:val="00F203C4"/>
    <w:rsid w:val="00F22698"/>
    <w:rsid w:val="00F22A03"/>
    <w:rsid w:val="00F243B0"/>
    <w:rsid w:val="00F24CE1"/>
    <w:rsid w:val="00F2548B"/>
    <w:rsid w:val="00F25D99"/>
    <w:rsid w:val="00F262EC"/>
    <w:rsid w:val="00F26401"/>
    <w:rsid w:val="00F30C09"/>
    <w:rsid w:val="00F31E94"/>
    <w:rsid w:val="00F33530"/>
    <w:rsid w:val="00F34395"/>
    <w:rsid w:val="00F34470"/>
    <w:rsid w:val="00F34AFF"/>
    <w:rsid w:val="00F352BD"/>
    <w:rsid w:val="00F3631B"/>
    <w:rsid w:val="00F37589"/>
    <w:rsid w:val="00F37C17"/>
    <w:rsid w:val="00F410B3"/>
    <w:rsid w:val="00F4147D"/>
    <w:rsid w:val="00F42CD4"/>
    <w:rsid w:val="00F4475B"/>
    <w:rsid w:val="00F44CFD"/>
    <w:rsid w:val="00F45731"/>
    <w:rsid w:val="00F47671"/>
    <w:rsid w:val="00F500FC"/>
    <w:rsid w:val="00F51D77"/>
    <w:rsid w:val="00F5364C"/>
    <w:rsid w:val="00F53841"/>
    <w:rsid w:val="00F61021"/>
    <w:rsid w:val="00F66A86"/>
    <w:rsid w:val="00F70B9E"/>
    <w:rsid w:val="00F7154D"/>
    <w:rsid w:val="00F71A27"/>
    <w:rsid w:val="00F729BE"/>
    <w:rsid w:val="00F7312E"/>
    <w:rsid w:val="00F73FD3"/>
    <w:rsid w:val="00F7753F"/>
    <w:rsid w:val="00F77F76"/>
    <w:rsid w:val="00F80985"/>
    <w:rsid w:val="00F809FF"/>
    <w:rsid w:val="00F81C2A"/>
    <w:rsid w:val="00F863AF"/>
    <w:rsid w:val="00F875B2"/>
    <w:rsid w:val="00F90FE6"/>
    <w:rsid w:val="00F91428"/>
    <w:rsid w:val="00F92601"/>
    <w:rsid w:val="00F93A36"/>
    <w:rsid w:val="00F95471"/>
    <w:rsid w:val="00F9581C"/>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28B6"/>
    <w:rsid w:val="00FE32B4"/>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doi.org/10.1016/j.jbiomech.2019.109322" TargetMode="External"/><Relationship Id="rId2" Type="http://schemas.microsoft.com/office/2007/relationships/stylesWithEffects" Target="stylesWithEffect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s://doi.org/10.1016/j.neuroimage.2020.117021" TargetMode="Externa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26</TotalTime>
  <Pages>22</Pages>
  <Words>4763</Words>
  <Characters>27154</Characters>
  <Application>Microsoft Office Word</Application>
  <DocSecurity>0</DocSecurity>
  <Lines>226</Lines>
  <Paragraphs>6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1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534</cp:revision>
  <dcterms:created xsi:type="dcterms:W3CDTF">2021-11-30T07:50:00Z</dcterms:created>
  <dcterms:modified xsi:type="dcterms:W3CDTF">2021-12-30T06:45:00Z</dcterms:modified>
</cp:coreProperties>
</file>